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1"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1"/>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7FE9B14A"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2" w:name="_Hlk204262659"/>
      <w:r w:rsidR="00C7285C" w:rsidRPr="000B09DF">
        <w:rPr>
          <w:rStyle w:val="lev"/>
          <w:b w:val="0"/>
          <w:bCs w:val="0"/>
          <w:lang w:val="en-US"/>
        </w:rPr>
        <w:t>Dioxins and dioxin-like compounds</w:t>
      </w:r>
      <w:r w:rsidR="00C7285C">
        <w:rPr>
          <w:rStyle w:val="lev"/>
          <w:b w:val="0"/>
          <w:bCs w:val="0"/>
          <w:lang w:val="en-US"/>
        </w:rPr>
        <w:t xml:space="preserve"> </w:t>
      </w:r>
      <w:bookmarkEnd w:id="2"/>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w:t>
      </w:r>
      <w:proofErr w:type="gramStart"/>
      <w:r w:rsidR="009D0722" w:rsidRPr="009D0722">
        <w:rPr>
          <w:lang w:val="en-US"/>
        </w:rPr>
        <w:t>studied :</w:t>
      </w:r>
      <w:proofErr w:type="gramEnd"/>
      <w:r w:rsidR="009D0722" w:rsidRPr="009D0722">
        <w:rPr>
          <w:lang w:val="en-US"/>
        </w:rPr>
        <w:t xml:space="preserve">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proofErr w:type="spellStart"/>
            <w:r w:rsidRPr="00FE2788">
              <w:rPr>
                <w:lang w:val="en-US"/>
              </w:rPr>
              <w:t>Bioacc</w:t>
            </w:r>
            <w:proofErr w:type="spellEnd"/>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proofErr w:type="gramStart"/>
            <w:r w:rsidRPr="00147F5F">
              <w:rPr>
                <w:color w:val="70AD47" w:themeColor="accent6"/>
              </w:rPr>
              <w:t>↓</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proofErr w:type="gramStart"/>
            <w:r w:rsidRPr="00147F5F">
              <w:rPr>
                <w:color w:val="70AD47" w:themeColor="accent6"/>
              </w:rPr>
              <w:t xml:space="preserve">↓ </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proofErr w:type="gramStart"/>
            <w:r w:rsidRPr="00F81BF7">
              <w:t xml:space="preserve">→  </w:t>
            </w:r>
            <w:r w:rsidR="00E8033C" w:rsidRPr="00F81BF7">
              <w:t>→</w:t>
            </w:r>
            <w:proofErr w:type="gramEnd"/>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proofErr w:type="spellStart"/>
            <w:r>
              <w:t>Oxidative</w:t>
            </w:r>
            <w:proofErr w:type="spellEnd"/>
            <w:r>
              <w:t xml:space="preser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proofErr w:type="gramStart"/>
            <w:r>
              <w:t>b</w:t>
            </w:r>
            <w:proofErr w:type="gramEnd"/>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proofErr w:type="gramStart"/>
            <w:r>
              <w:t>b</w:t>
            </w:r>
            <w:proofErr w:type="gramEnd"/>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proofErr w:type="spellStart"/>
            <w:r w:rsidRPr="000B09DF">
              <w:rPr>
                <w:rStyle w:val="lev"/>
                <w:b w:val="0"/>
                <w:bCs w:val="0"/>
              </w:rPr>
              <w:t>Fluoranthene</w:t>
            </w:r>
            <w:proofErr w:type="spellEnd"/>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 xml:space="preserve">Combustion, </w:t>
            </w:r>
            <w:proofErr w:type="spellStart"/>
            <w:r>
              <w:t>oil</w:t>
            </w:r>
            <w:proofErr w:type="spellEnd"/>
            <w:r>
              <w:t xml:space="preserve"> </w:t>
            </w:r>
            <w:proofErr w:type="spellStart"/>
            <w:r>
              <w:t>spills</w:t>
            </w:r>
            <w:proofErr w:type="spellEnd"/>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BB3AC4" w:rsidRDefault="00BB3AC4" w:rsidP="00BB3AC4">
            <w:pPr>
              <w:pStyle w:val="Sansinterligne"/>
              <w:jc w:val="center"/>
            </w:pPr>
            <w:proofErr w:type="gramStart"/>
            <w:r>
              <w:t>b</w:t>
            </w:r>
            <w:proofErr w:type="gramEnd"/>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BB3AC4" w:rsidRDefault="00BB3AC4" w:rsidP="00BB3AC4">
            <w:pPr>
              <w:pStyle w:val="Sansinterligne"/>
              <w:jc w:val="center"/>
            </w:pPr>
            <w:proofErr w:type="gramStart"/>
            <w:r>
              <w:t>b</w:t>
            </w:r>
            <w:proofErr w:type="gramEnd"/>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proofErr w:type="gramStart"/>
            <w:r w:rsidRPr="0001493B">
              <w:t xml:space="preserve">→  </w:t>
            </w:r>
            <w:r w:rsidR="009D4E70"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proofErr w:type="spellStart"/>
            <w:r w:rsidRPr="000B09DF">
              <w:rPr>
                <w:rStyle w:val="lev"/>
                <w:b w:val="0"/>
                <w:bCs w:val="0"/>
              </w:rPr>
              <w:t>Pyrene</w:t>
            </w:r>
            <w:proofErr w:type="spellEnd"/>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proofErr w:type="spellStart"/>
            <w:r w:rsidRPr="000B09DF">
              <w:rPr>
                <w:rStyle w:val="lev"/>
                <w:b w:val="0"/>
                <w:bCs w:val="0"/>
              </w:rPr>
              <w:t>Anthracene</w:t>
            </w:r>
            <w:proofErr w:type="spellEnd"/>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proofErr w:type="spellStart"/>
            <w:r w:rsidRPr="000B09DF">
              <w:rPr>
                <w:rStyle w:val="lev"/>
                <w:b w:val="0"/>
                <w:bCs w:val="0"/>
              </w:rPr>
              <w:t>Naphtalene</w:t>
            </w:r>
            <w:proofErr w:type="spellEnd"/>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proofErr w:type="spellStart"/>
            <w:r w:rsidRPr="000B09DF">
              <w:rPr>
                <w:rStyle w:val="lev"/>
                <w:b w:val="0"/>
                <w:bCs w:val="0"/>
              </w:rPr>
              <w:t>Phenanthrene</w:t>
            </w:r>
            <w:proofErr w:type="spellEnd"/>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D4E70" w:rsidRDefault="009D4E70" w:rsidP="009D4E70">
            <w:pPr>
              <w:pStyle w:val="Sansinterligne"/>
              <w:jc w:val="center"/>
            </w:pPr>
            <w:proofErr w:type="gramStart"/>
            <w:r>
              <w:t>b</w:t>
            </w:r>
            <w:proofErr w:type="gramEnd"/>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4"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4"/>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E56EA1" w:rsidRPr="000B09DF" w:rsidRDefault="009D0722" w:rsidP="00E56EA1">
            <w:pPr>
              <w:pStyle w:val="Sansinterligne"/>
              <w:rPr>
                <w:rStyle w:val="lev"/>
                <w:b w:val="0"/>
                <w:bCs w:val="0"/>
                <w:lang w:val="en-US"/>
              </w:rPr>
            </w:pPr>
            <w:r>
              <w:rPr>
                <w:rStyle w:val="lev"/>
                <w:b w:val="0"/>
                <w:bCs w:val="0"/>
                <w:lang w:val="en-US"/>
              </w:rPr>
              <w:t>H</w:t>
            </w:r>
            <w:r w:rsidR="00E56EA1" w:rsidRPr="000B09DF">
              <w:rPr>
                <w:rStyle w:val="lev"/>
                <w:b w:val="0"/>
                <w:bCs w:val="0"/>
                <w:lang w:val="en-US"/>
              </w:rPr>
              <w:t>BCDD</w:t>
            </w:r>
            <w:r>
              <w:rPr>
                <w:rStyle w:val="lev"/>
                <w:b w:val="0"/>
                <w:bCs w:val="0"/>
                <w:lang w:val="en-US"/>
              </w:rPr>
              <w:t xml:space="preserve"> isomers</w:t>
            </w:r>
            <w:r w:rsidR="00E56EA1" w:rsidRPr="000B09DF">
              <w:rPr>
                <w:rStyle w:val="lev"/>
                <w:b w:val="0"/>
                <w:bCs w:val="0"/>
                <w:lang w:val="en-US"/>
              </w:rPr>
              <w:t>: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3B4EC5" w:rsidRPr="003B4EC5" w:rsidRDefault="003B4EC5" w:rsidP="003B4EC5">
            <w:pPr>
              <w:pStyle w:val="Sansinterligne"/>
              <w:jc w:val="center"/>
              <w:rPr>
                <w:rFonts w:ascii="Segoe UI Emoji" w:hAnsi="Segoe UI Emoji" w:cs="Segoe UI Emoji"/>
              </w:rPr>
            </w:pPr>
            <w:r>
              <w:t xml:space="preserve">→   </w:t>
            </w:r>
            <w:r w:rsidR="009C0E1B">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E56EA1" w:rsidRPr="000B09DF" w:rsidRDefault="009D0722" w:rsidP="00E56EA1">
            <w:pPr>
              <w:pStyle w:val="Sansinterligne"/>
              <w:rPr>
                <w:rStyle w:val="lev"/>
                <w:b w:val="0"/>
                <w:bCs w:val="0"/>
                <w:lang w:val="en-US"/>
              </w:rPr>
            </w:pPr>
            <w:r>
              <w:rPr>
                <w:rStyle w:val="lev"/>
                <w:b w:val="0"/>
                <w:bCs w:val="0"/>
                <w:lang w:val="en-US"/>
              </w:rPr>
              <w:t xml:space="preserve">Sum of </w:t>
            </w:r>
            <w:r w:rsidR="00E56EA1" w:rsidRPr="000B09DF">
              <w:rPr>
                <w:rStyle w:val="lev"/>
                <w:b w:val="0"/>
                <w:bCs w:val="0"/>
                <w:lang w:val="en-US"/>
              </w:rPr>
              <w:t>PBDE</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t>
            </w:r>
            <w:proofErr w:type="spellStart"/>
            <w:r>
              <w:rPr>
                <w:lang w:val="en-US"/>
              </w:rPr>
              <w:t>ww</w:t>
            </w:r>
            <w:proofErr w:type="spellEnd"/>
            <w:r>
              <w:rPr>
                <w:lang w:val="en-US"/>
              </w:rPr>
              <w:t xml:space="preserve">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proofErr w:type="spellStart"/>
            <w:r w:rsidRPr="000B09DF">
              <w:t>Tributyltin</w:t>
            </w:r>
            <w:proofErr w:type="spellEnd"/>
            <w:r w:rsidRPr="000B09DF">
              <w:t xml:space="preserve">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 xml:space="preserve">Antifouling </w:t>
            </w:r>
            <w:proofErr w:type="spellStart"/>
            <w:r w:rsidRPr="00A23626">
              <w:t>paints</w:t>
            </w:r>
            <w:proofErr w:type="spellEnd"/>
          </w:p>
        </w:tc>
        <w:tc>
          <w:tcPr>
            <w:tcW w:w="1559" w:type="dxa"/>
            <w:tcBorders>
              <w:top w:val="single" w:sz="12" w:space="0" w:color="auto"/>
            </w:tcBorders>
            <w:vAlign w:val="center"/>
          </w:tcPr>
          <w:p w14:paraId="2817B4C8" w14:textId="0D4865E4" w:rsidR="00E56EA1" w:rsidRDefault="00E56EA1"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939" w:type="dxa"/>
            <w:tcBorders>
              <w:top w:val="single" w:sz="12" w:space="0" w:color="auto"/>
            </w:tcBorders>
            <w:vAlign w:val="center"/>
          </w:tcPr>
          <w:p w14:paraId="1ABB13D1" w14:textId="0CBA45A8" w:rsidR="00E56EA1" w:rsidRDefault="002216BF" w:rsidP="00E56EA1">
            <w:pPr>
              <w:pStyle w:val="Sansinterligne"/>
              <w:jc w:val="center"/>
            </w:pPr>
            <w:proofErr w:type="gramStart"/>
            <w:r>
              <w:t>→</w:t>
            </w:r>
            <w:r w:rsidR="00E56EA1">
              <w:rPr>
                <w:color w:val="FF0000"/>
              </w:rPr>
              <w:t xml:space="preserve">  </w:t>
            </w:r>
            <w:r w:rsidR="00E56EA1" w:rsidRPr="004C18A6">
              <w:rPr>
                <w:rFonts w:ascii="Segoe UI Emoji" w:hAnsi="Segoe UI Emoji" w:cs="Segoe UI Emoji"/>
              </w:rPr>
              <w:t>🟢</w:t>
            </w:r>
            <w:proofErr w:type="gramEnd"/>
          </w:p>
        </w:tc>
        <w:tc>
          <w:tcPr>
            <w:tcW w:w="939" w:type="dxa"/>
            <w:tcBorders>
              <w:top w:val="single" w:sz="12" w:space="0" w:color="auto"/>
            </w:tcBorders>
            <w:vAlign w:val="center"/>
          </w:tcPr>
          <w:p w14:paraId="15F40B20" w14:textId="167BEC95" w:rsidR="00E56EA1" w:rsidRDefault="002216BF" w:rsidP="00E56EA1">
            <w:pPr>
              <w:pStyle w:val="Sansinterligne"/>
              <w:jc w:val="center"/>
            </w:pPr>
            <w:r>
              <w:t>→</w:t>
            </w:r>
            <w:r w:rsidR="00E56EA1">
              <w:t xml:space="preserve"> </w:t>
            </w:r>
            <w:r w:rsidR="00E56EA1"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25262FE"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ent</w:t>
      </w:r>
      <w:r w:rsidRPr="00DE4ECE">
        <w:rPr>
          <w:lang w:val="en-US"/>
        </w:rPr>
        <w:t xml:space="preserve"> compounds</w:t>
      </w:r>
    </w:p>
    <w:p w14:paraId="0F4FE63F" w14:textId="58802606" w:rsidR="00F428A5"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metals and metalloids, pharmaceuticals, plant protection products, biocides, and plasticizer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w:t>
      </w:r>
      <w:proofErr w:type="spellStart"/>
      <w:r w:rsidRPr="00DE4ECE">
        <w:rPr>
          <w:rFonts w:ascii="Calibri Light" w:hAnsi="Calibri Light" w:cs="Calibri Light"/>
          <w:szCs w:val="24"/>
          <w:lang w:val="en-US"/>
        </w:rPr>
        <w:t>Amouroux</w:t>
      </w:r>
      <w:proofErr w:type="spellEnd"/>
      <w:r w:rsidRPr="00DE4ECE">
        <w:rPr>
          <w:rFonts w:ascii="Calibri Light" w:hAnsi="Calibri Light" w:cs="Calibri Light"/>
          <w:szCs w:val="24"/>
          <w:lang w:val="en-US"/>
        </w:rPr>
        <w:t xml:space="preserve">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 for organic compounds and DGT for metallic compound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p>
    <w:p w14:paraId="2B9835E2" w14:textId="0C6EB17D" w:rsidR="00DE4ECE"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include those quantified </w:t>
      </w:r>
      <w:r w:rsidR="00F33E0C" w:rsidRPr="00DE4ECE">
        <w:rPr>
          <w:lang w:val="en-US"/>
        </w:rPr>
        <w:t xml:space="preserve">at </w:t>
      </w:r>
      <w:r w:rsidR="0029411A">
        <w:rPr>
          <w:lang w:val="en-US"/>
        </w:rPr>
        <w:t>one</w:t>
      </w:r>
      <w:r w:rsidR="00F33E0C" w:rsidRPr="00DE4ECE">
        <w:rPr>
          <w:lang w:val="en-US"/>
        </w:rPr>
        <w:t xml:space="preserve"> estuary (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herbicides) and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Annual mean concentrations were calculated at the national level to allow comparison with values observed at each estuary.</w:t>
      </w:r>
      <w:r w:rsidR="009C0E1B">
        <w:rPr>
          <w:lang w:val="en-US"/>
        </w:rPr>
        <w:t xml:space="preserve"> </w:t>
      </w:r>
    </w:p>
    <w:p w14:paraId="2AB48CBB" w14:textId="041C7154" w:rsidR="00F428A5" w:rsidRPr="00F428A5" w:rsidRDefault="00F428A5" w:rsidP="00F428A5">
      <w:pPr>
        <w:pStyle w:val="Lgende"/>
        <w:keepNext/>
        <w:rPr>
          <w:lang w:val="en-US"/>
        </w:rPr>
      </w:pPr>
      <w:r w:rsidRPr="00F428A5">
        <w:rPr>
          <w:lang w:val="en-US"/>
        </w:rPr>
        <w:t xml:space="preserve">Table </w:t>
      </w:r>
      <w:r>
        <w:fldChar w:fldCharType="begin"/>
      </w:r>
      <w:r w:rsidRPr="00F428A5">
        <w:rPr>
          <w:lang w:val="en-US"/>
        </w:rPr>
        <w:instrText xml:space="preserve"> SEQ Table \* ARABIC </w:instrText>
      </w:r>
      <w:r>
        <w:fldChar w:fldCharType="separate"/>
      </w:r>
      <w:r w:rsidRPr="00F428A5">
        <w:rPr>
          <w:noProof/>
          <w:lang w:val="en-US"/>
        </w:rPr>
        <w:t>1</w:t>
      </w:r>
      <w:r>
        <w:fldChar w:fldCharType="end"/>
      </w:r>
      <w:r w:rsidRPr="00F428A5">
        <w:rPr>
          <w:lang w:val="en-US"/>
        </w:rPr>
        <w:t xml:space="preserve"> </w:t>
      </w:r>
      <w:r>
        <w:rPr>
          <w:lang w:val="en-US"/>
        </w:rPr>
        <w:t>, deviation from limit value (blue: [0-50</w:t>
      </w:r>
      <w:proofErr w:type="gramStart"/>
      <w:r>
        <w:rPr>
          <w:lang w:val="en-US"/>
        </w:rPr>
        <w:t>%[</w:t>
      </w:r>
      <w:proofErr w:type="gramEnd"/>
      <w:r>
        <w:rPr>
          <w:lang w:val="en-US"/>
        </w:rPr>
        <w:t>, green: [50-100%[, yellow:[100-</w:t>
      </w:r>
      <w:r>
        <w:rPr>
          <w:lang w:val="en-US"/>
        </w:rPr>
        <w:t>20</w:t>
      </w:r>
      <w:r>
        <w:rPr>
          <w:lang w:val="en-US"/>
        </w:rPr>
        <w:t>0%[, orange: [</w:t>
      </w:r>
      <w:r>
        <w:rPr>
          <w:lang w:val="en-US"/>
        </w:rPr>
        <w:t>20</w:t>
      </w:r>
      <w:r>
        <w:rPr>
          <w:lang w:val="en-US"/>
        </w:rPr>
        <w:t>0-300%[, red: [300-</w:t>
      </w:r>
      <w:r>
        <w:rPr>
          <w:lang w:val="en-US"/>
        </w:rPr>
        <w:t>4</w:t>
      </w:r>
      <w:r>
        <w:rPr>
          <w:lang w:val="en-US"/>
        </w:rPr>
        <w:t xml:space="preserve">00%[, black: &gt; </w:t>
      </w:r>
      <w:r>
        <w:rPr>
          <w:lang w:val="en-US"/>
        </w:rPr>
        <w:t>4</w:t>
      </w:r>
      <w:r>
        <w:rPr>
          <w:lang w:val="en-US"/>
        </w:rPr>
        <w:t>00%)</w:t>
      </w:r>
    </w:p>
    <w:tbl>
      <w:tblPr>
        <w:tblStyle w:val="Grilledutableau"/>
        <w:tblW w:w="0" w:type="auto"/>
        <w:tblLook w:val="04A0" w:firstRow="1" w:lastRow="0" w:firstColumn="1" w:lastColumn="0" w:noHBand="0" w:noVBand="1"/>
      </w:tblPr>
      <w:tblGrid>
        <w:gridCol w:w="1216"/>
        <w:gridCol w:w="2372"/>
        <w:gridCol w:w="843"/>
        <w:gridCol w:w="843"/>
        <w:gridCol w:w="843"/>
      </w:tblGrid>
      <w:tr w:rsidR="00F428A5" w:rsidRPr="00CC2FB9" w14:paraId="49E1EB40" w14:textId="77777777" w:rsidTr="00CC2FB9">
        <w:tc>
          <w:tcPr>
            <w:tcW w:w="1216" w:type="dxa"/>
          </w:tcPr>
          <w:p w14:paraId="701AFB11" w14:textId="7A2E0894" w:rsidR="00F428A5" w:rsidRPr="00CC2FB9" w:rsidRDefault="00F428A5" w:rsidP="00CC2FB9">
            <w:pPr>
              <w:pStyle w:val="Sansinterligne"/>
            </w:pPr>
            <w:r w:rsidRPr="00CC2FB9">
              <w:t>Family</w:t>
            </w:r>
          </w:p>
        </w:tc>
        <w:tc>
          <w:tcPr>
            <w:tcW w:w="2372" w:type="dxa"/>
          </w:tcPr>
          <w:p w14:paraId="118DB7C1" w14:textId="4BD7C16A" w:rsidR="00F428A5" w:rsidRPr="00CC2FB9" w:rsidRDefault="00F428A5" w:rsidP="00CC2FB9">
            <w:pPr>
              <w:pStyle w:val="Sansinterligne"/>
            </w:pPr>
            <w:r w:rsidRPr="00CC2FB9">
              <w:t>Compound</w:t>
            </w:r>
          </w:p>
        </w:tc>
        <w:tc>
          <w:tcPr>
            <w:tcW w:w="843" w:type="dxa"/>
          </w:tcPr>
          <w:p w14:paraId="04CF2755" w14:textId="7BE954D9" w:rsidR="00F428A5" w:rsidRPr="00CC2FB9" w:rsidRDefault="00F428A5" w:rsidP="00CC2FB9">
            <w:pPr>
              <w:pStyle w:val="Sansinterligne"/>
            </w:pPr>
            <w:r w:rsidRPr="00CC2FB9">
              <w:t>Gironde</w:t>
            </w:r>
          </w:p>
        </w:tc>
        <w:tc>
          <w:tcPr>
            <w:tcW w:w="843" w:type="dxa"/>
          </w:tcPr>
          <w:p w14:paraId="1A248E8B" w14:textId="5354799B" w:rsidR="00F428A5" w:rsidRPr="00CC2FB9" w:rsidRDefault="00F428A5" w:rsidP="00CC2FB9">
            <w:pPr>
              <w:pStyle w:val="Sansinterligne"/>
            </w:pPr>
            <w:r w:rsidRPr="00CC2FB9">
              <w:t>Loire</w:t>
            </w:r>
          </w:p>
        </w:tc>
        <w:tc>
          <w:tcPr>
            <w:tcW w:w="843" w:type="dxa"/>
          </w:tcPr>
          <w:p w14:paraId="077D39D9" w14:textId="39D09B50" w:rsidR="00F428A5" w:rsidRPr="00CC2FB9" w:rsidRDefault="00F428A5" w:rsidP="00CC2FB9">
            <w:pPr>
              <w:pStyle w:val="Sansinterligne"/>
            </w:pPr>
            <w:r w:rsidRPr="00CC2FB9">
              <w:t>Seine</w:t>
            </w:r>
          </w:p>
        </w:tc>
      </w:tr>
      <w:tr w:rsidR="00CC2FB9" w:rsidRPr="00CC2FB9" w14:paraId="5D961E8D" w14:textId="77777777" w:rsidTr="00CC2FB9">
        <w:tc>
          <w:tcPr>
            <w:tcW w:w="1216" w:type="dxa"/>
            <w:vMerge w:val="restart"/>
          </w:tcPr>
          <w:p w14:paraId="10471BA5" w14:textId="00F1942F" w:rsidR="00CC2FB9" w:rsidRPr="00CC2FB9" w:rsidRDefault="00CC2FB9" w:rsidP="00CC2FB9">
            <w:pPr>
              <w:pStyle w:val="Sansinterligne"/>
            </w:pPr>
            <w:r w:rsidRPr="00CC2FB9">
              <w:t>Antifouling</w:t>
            </w:r>
          </w:p>
        </w:tc>
        <w:tc>
          <w:tcPr>
            <w:tcW w:w="2372" w:type="dxa"/>
          </w:tcPr>
          <w:p w14:paraId="12FC4051" w14:textId="47BB5EB9" w:rsidR="00CC2FB9" w:rsidRPr="00CC2FB9" w:rsidRDefault="00CC2FB9" w:rsidP="00CC2FB9">
            <w:pPr>
              <w:pStyle w:val="Sansinterligne"/>
            </w:pPr>
            <w:r w:rsidRPr="00CC2FB9">
              <w:t xml:space="preserve">Cuivre </w:t>
            </w:r>
            <w:proofErr w:type="spellStart"/>
            <w:r w:rsidRPr="00CC2FB9">
              <w:t>pyrithione</w:t>
            </w:r>
            <w:proofErr w:type="spellEnd"/>
          </w:p>
        </w:tc>
        <w:tc>
          <w:tcPr>
            <w:tcW w:w="843" w:type="dxa"/>
            <w:shd w:val="clear" w:color="auto" w:fill="5B9BD5" w:themeFill="accent5"/>
            <w:vAlign w:val="bottom"/>
          </w:tcPr>
          <w:p w14:paraId="723C1FD1" w14:textId="02E77E3F"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079D7E34" w14:textId="05E2D78F"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3FFF4C4F" w14:textId="6A7443EB"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5EBC30CF" w14:textId="77777777" w:rsidTr="00CC2FB9">
        <w:tc>
          <w:tcPr>
            <w:tcW w:w="1216" w:type="dxa"/>
            <w:vMerge/>
          </w:tcPr>
          <w:p w14:paraId="73B10DDD" w14:textId="609CF861" w:rsidR="00CC2FB9" w:rsidRPr="00CC2FB9" w:rsidRDefault="00CC2FB9" w:rsidP="00CC2FB9">
            <w:pPr>
              <w:pStyle w:val="Sansinterligne"/>
            </w:pPr>
          </w:p>
        </w:tc>
        <w:tc>
          <w:tcPr>
            <w:tcW w:w="2372" w:type="dxa"/>
          </w:tcPr>
          <w:p w14:paraId="7B0AC9B8" w14:textId="44A09089" w:rsidR="00CC2FB9" w:rsidRPr="00CC2FB9" w:rsidRDefault="00CC2FB9" w:rsidP="00CC2FB9">
            <w:pPr>
              <w:pStyle w:val="Sansinterligne"/>
            </w:pPr>
            <w:r w:rsidRPr="00CC2FB9">
              <w:t>DCOIT</w:t>
            </w:r>
          </w:p>
        </w:tc>
        <w:tc>
          <w:tcPr>
            <w:tcW w:w="843" w:type="dxa"/>
            <w:shd w:val="clear" w:color="auto" w:fill="5B9BD5" w:themeFill="accent5"/>
            <w:vAlign w:val="bottom"/>
          </w:tcPr>
          <w:p w14:paraId="67E97F05" w14:textId="095E7D56"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03BAC14E" w14:textId="08FAF0D0"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2E9682B0" w14:textId="1DF50141"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01ECC7AE" w14:textId="77777777" w:rsidTr="00CC2FB9">
        <w:tc>
          <w:tcPr>
            <w:tcW w:w="1216" w:type="dxa"/>
            <w:vMerge/>
          </w:tcPr>
          <w:p w14:paraId="0F72B04E" w14:textId="77777777" w:rsidR="00CC2FB9" w:rsidRPr="00CC2FB9" w:rsidRDefault="00CC2FB9" w:rsidP="00CC2FB9">
            <w:pPr>
              <w:pStyle w:val="Sansinterligne"/>
            </w:pPr>
          </w:p>
        </w:tc>
        <w:tc>
          <w:tcPr>
            <w:tcW w:w="2372" w:type="dxa"/>
          </w:tcPr>
          <w:p w14:paraId="74A95E19" w14:textId="4B069C82" w:rsidR="00CC2FB9" w:rsidRPr="00CC2FB9" w:rsidRDefault="00CC2FB9" w:rsidP="00CC2FB9">
            <w:pPr>
              <w:pStyle w:val="Sansinterligne"/>
            </w:pPr>
            <w:r w:rsidRPr="00CC2FB9">
              <w:t>Dichlofluanide</w:t>
            </w:r>
          </w:p>
        </w:tc>
        <w:tc>
          <w:tcPr>
            <w:tcW w:w="843" w:type="dxa"/>
            <w:shd w:val="clear" w:color="auto" w:fill="5B9BD5" w:themeFill="accent5"/>
            <w:vAlign w:val="bottom"/>
          </w:tcPr>
          <w:p w14:paraId="208BCA50" w14:textId="5B3DDC19"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2DDD21D3" w14:textId="6F31A1D7"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themeFill="accent4"/>
            <w:vAlign w:val="bottom"/>
          </w:tcPr>
          <w:p w14:paraId="17676F6D" w14:textId="5E1AB17C" w:rsidR="00CC2FB9" w:rsidRPr="00CC2FB9" w:rsidRDefault="00CC2FB9" w:rsidP="00CC2FB9">
            <w:pPr>
              <w:pStyle w:val="Sansinterligne"/>
            </w:pPr>
            <w:proofErr w:type="gramStart"/>
            <w:r w:rsidRPr="00CC2FB9">
              <w:t>orange</w:t>
            </w:r>
            <w:proofErr w:type="gramEnd"/>
          </w:p>
        </w:tc>
      </w:tr>
      <w:tr w:rsidR="00CC2FB9" w:rsidRPr="00CC2FB9" w14:paraId="7E2C1603" w14:textId="77777777" w:rsidTr="00CC2FB9">
        <w:tc>
          <w:tcPr>
            <w:tcW w:w="1216" w:type="dxa"/>
            <w:vMerge/>
          </w:tcPr>
          <w:p w14:paraId="2A61BDC2" w14:textId="77777777" w:rsidR="00CC2FB9" w:rsidRPr="00CC2FB9" w:rsidRDefault="00CC2FB9" w:rsidP="00CC2FB9">
            <w:pPr>
              <w:pStyle w:val="Sansinterligne"/>
            </w:pPr>
          </w:p>
        </w:tc>
        <w:tc>
          <w:tcPr>
            <w:tcW w:w="2372" w:type="dxa"/>
          </w:tcPr>
          <w:p w14:paraId="02B97C4B" w14:textId="127AD738" w:rsidR="00CC2FB9" w:rsidRPr="00CC2FB9" w:rsidRDefault="00CC2FB9" w:rsidP="00CC2FB9">
            <w:pPr>
              <w:pStyle w:val="Sansinterligne"/>
            </w:pPr>
            <w:proofErr w:type="spellStart"/>
            <w:r w:rsidRPr="00CC2FB9">
              <w:t>Irgarol</w:t>
            </w:r>
            <w:proofErr w:type="spellEnd"/>
          </w:p>
        </w:tc>
        <w:tc>
          <w:tcPr>
            <w:tcW w:w="843" w:type="dxa"/>
            <w:shd w:val="clear" w:color="auto" w:fill="FF0000"/>
            <w:vAlign w:val="bottom"/>
          </w:tcPr>
          <w:p w14:paraId="20E2014B" w14:textId="4117CFF8" w:rsidR="00CC2FB9" w:rsidRPr="00CC2FB9" w:rsidRDefault="00CC2FB9" w:rsidP="00CC2FB9">
            <w:pPr>
              <w:pStyle w:val="Sansinterligne"/>
            </w:pPr>
            <w:proofErr w:type="spellStart"/>
            <w:proofErr w:type="gramStart"/>
            <w:r w:rsidRPr="00CC2FB9">
              <w:t>red</w:t>
            </w:r>
            <w:proofErr w:type="spellEnd"/>
            <w:proofErr w:type="gramEnd"/>
          </w:p>
        </w:tc>
        <w:tc>
          <w:tcPr>
            <w:tcW w:w="843" w:type="dxa"/>
            <w:shd w:val="clear" w:color="auto" w:fill="5B9BD5" w:themeFill="accent5"/>
            <w:vAlign w:val="bottom"/>
          </w:tcPr>
          <w:p w14:paraId="19586EFF" w14:textId="4992227A"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70A6E175" w14:textId="064183CE"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226D2CE3" w14:textId="77777777" w:rsidTr="00CC2FB9">
        <w:tc>
          <w:tcPr>
            <w:tcW w:w="1216" w:type="dxa"/>
            <w:vMerge/>
          </w:tcPr>
          <w:p w14:paraId="057AD8B1" w14:textId="77777777" w:rsidR="00CC2FB9" w:rsidRPr="00CC2FB9" w:rsidRDefault="00CC2FB9" w:rsidP="00CC2FB9">
            <w:pPr>
              <w:pStyle w:val="Sansinterligne"/>
            </w:pPr>
          </w:p>
        </w:tc>
        <w:tc>
          <w:tcPr>
            <w:tcW w:w="2372" w:type="dxa"/>
          </w:tcPr>
          <w:p w14:paraId="54D7A064" w14:textId="0EC5DD68" w:rsidR="00CC2FB9" w:rsidRPr="00CC2FB9" w:rsidRDefault="00CC2FB9" w:rsidP="00CC2FB9">
            <w:pPr>
              <w:pStyle w:val="Sansinterligne"/>
            </w:pPr>
            <w:proofErr w:type="spellStart"/>
            <w:r w:rsidRPr="00CC2FB9">
              <w:t>Médétomidine</w:t>
            </w:r>
            <w:proofErr w:type="spellEnd"/>
          </w:p>
        </w:tc>
        <w:tc>
          <w:tcPr>
            <w:tcW w:w="843" w:type="dxa"/>
            <w:shd w:val="clear" w:color="auto" w:fill="5B9BD5" w:themeFill="accent5"/>
            <w:vAlign w:val="bottom"/>
          </w:tcPr>
          <w:p w14:paraId="6F310EF7" w14:textId="1A6A3561"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4818167C" w14:textId="778E7EE9"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5F237D85" w14:textId="30A7A516"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231AE558" w14:textId="77777777" w:rsidTr="00CC2FB9">
        <w:tc>
          <w:tcPr>
            <w:tcW w:w="1216" w:type="dxa"/>
            <w:vMerge/>
          </w:tcPr>
          <w:p w14:paraId="3F9E0845" w14:textId="77777777" w:rsidR="00CC2FB9" w:rsidRPr="00CC2FB9" w:rsidRDefault="00CC2FB9" w:rsidP="00CC2FB9">
            <w:pPr>
              <w:pStyle w:val="Sansinterligne"/>
            </w:pPr>
          </w:p>
        </w:tc>
        <w:tc>
          <w:tcPr>
            <w:tcW w:w="2372" w:type="dxa"/>
          </w:tcPr>
          <w:p w14:paraId="2CB00F9E" w14:textId="2526C2EE" w:rsidR="00CC2FB9" w:rsidRPr="00CC2FB9" w:rsidRDefault="00CC2FB9" w:rsidP="00CC2FB9">
            <w:pPr>
              <w:pStyle w:val="Sansinterligne"/>
            </w:pPr>
            <w:proofErr w:type="spellStart"/>
            <w:r w:rsidRPr="00CC2FB9">
              <w:t>Tralopyril</w:t>
            </w:r>
            <w:proofErr w:type="spellEnd"/>
          </w:p>
        </w:tc>
        <w:tc>
          <w:tcPr>
            <w:tcW w:w="843" w:type="dxa"/>
            <w:shd w:val="clear" w:color="auto" w:fill="5B9BD5" w:themeFill="accent5"/>
            <w:vAlign w:val="bottom"/>
          </w:tcPr>
          <w:p w14:paraId="7953DDFC" w14:textId="2A74FAF6"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21781897" w14:textId="64CC6B28"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17541F11" w14:textId="1137DBCA"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1324C826" w14:textId="77777777" w:rsidTr="00CC2FB9">
        <w:tc>
          <w:tcPr>
            <w:tcW w:w="1216" w:type="dxa"/>
            <w:vMerge/>
          </w:tcPr>
          <w:p w14:paraId="0018E0CC" w14:textId="77777777" w:rsidR="00CC2FB9" w:rsidRPr="00CC2FB9" w:rsidRDefault="00CC2FB9" w:rsidP="00CC2FB9">
            <w:pPr>
              <w:pStyle w:val="Sansinterligne"/>
            </w:pPr>
          </w:p>
        </w:tc>
        <w:tc>
          <w:tcPr>
            <w:tcW w:w="2372" w:type="dxa"/>
          </w:tcPr>
          <w:p w14:paraId="5574A429" w14:textId="75A8C50F" w:rsidR="00CC2FB9" w:rsidRPr="00CC2FB9" w:rsidRDefault="00CC2FB9" w:rsidP="00CC2FB9">
            <w:pPr>
              <w:pStyle w:val="Sansinterligne"/>
            </w:pPr>
            <w:r w:rsidRPr="00CC2FB9">
              <w:t xml:space="preserve">Zinc </w:t>
            </w:r>
            <w:proofErr w:type="spellStart"/>
            <w:r w:rsidRPr="00CC2FB9">
              <w:t>pytithione</w:t>
            </w:r>
            <w:proofErr w:type="spellEnd"/>
          </w:p>
        </w:tc>
        <w:tc>
          <w:tcPr>
            <w:tcW w:w="843" w:type="dxa"/>
            <w:shd w:val="clear" w:color="auto" w:fill="5B9BD5" w:themeFill="accent5"/>
            <w:vAlign w:val="bottom"/>
          </w:tcPr>
          <w:p w14:paraId="76CA9F9F" w14:textId="26F78A55"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565A7F5C" w14:textId="0182B055"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68D4DC23" w14:textId="0DB34B01"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5EFBAA63" w14:textId="77777777" w:rsidTr="00CC2FB9">
        <w:tc>
          <w:tcPr>
            <w:tcW w:w="1216" w:type="dxa"/>
            <w:vMerge w:val="restart"/>
          </w:tcPr>
          <w:p w14:paraId="2B87FACB" w14:textId="7C1FC937" w:rsidR="00CC2FB9" w:rsidRPr="00CC2FB9" w:rsidRDefault="00CC2FB9" w:rsidP="00CC2FB9">
            <w:pPr>
              <w:pStyle w:val="Sansinterligne"/>
            </w:pPr>
            <w:proofErr w:type="spellStart"/>
            <w:r w:rsidRPr="00CC2FB9">
              <w:t>Fungicide</w:t>
            </w:r>
            <w:proofErr w:type="spellEnd"/>
          </w:p>
        </w:tc>
        <w:tc>
          <w:tcPr>
            <w:tcW w:w="2372" w:type="dxa"/>
          </w:tcPr>
          <w:p w14:paraId="1AAD1B2F" w14:textId="41D5F7EA" w:rsidR="00CC2FB9" w:rsidRPr="00CC2FB9" w:rsidRDefault="00CC2FB9" w:rsidP="00CC2FB9">
            <w:pPr>
              <w:pStyle w:val="Sansinterligne"/>
            </w:pPr>
            <w:r w:rsidRPr="00CC2FB9">
              <w:t>Azoxystrobine</w:t>
            </w:r>
          </w:p>
        </w:tc>
        <w:tc>
          <w:tcPr>
            <w:tcW w:w="843" w:type="dxa"/>
            <w:shd w:val="clear" w:color="auto" w:fill="5B9BD5" w:themeFill="accent5"/>
            <w:vAlign w:val="bottom"/>
          </w:tcPr>
          <w:p w14:paraId="7DF8A0F4" w14:textId="5DF1E20A"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4643AA66" w14:textId="2379860E"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vAlign w:val="bottom"/>
          </w:tcPr>
          <w:p w14:paraId="2CECEB57" w14:textId="08189A8F" w:rsidR="00CC2FB9" w:rsidRPr="00CC2FB9" w:rsidRDefault="00CC2FB9" w:rsidP="00CC2FB9">
            <w:pPr>
              <w:pStyle w:val="Sansinterligne"/>
            </w:pPr>
            <w:proofErr w:type="gramStart"/>
            <w:r w:rsidRPr="00CC2FB9">
              <w:t>orange</w:t>
            </w:r>
            <w:proofErr w:type="gramEnd"/>
          </w:p>
        </w:tc>
      </w:tr>
      <w:tr w:rsidR="00CC2FB9" w:rsidRPr="00CC2FB9" w14:paraId="04B651B9" w14:textId="77777777" w:rsidTr="00CC2FB9">
        <w:tc>
          <w:tcPr>
            <w:tcW w:w="1216" w:type="dxa"/>
            <w:vMerge/>
          </w:tcPr>
          <w:p w14:paraId="56AD0572" w14:textId="77777777" w:rsidR="00CC2FB9" w:rsidRPr="00CC2FB9" w:rsidRDefault="00CC2FB9" w:rsidP="00CC2FB9">
            <w:pPr>
              <w:pStyle w:val="Sansinterligne"/>
            </w:pPr>
          </w:p>
        </w:tc>
        <w:tc>
          <w:tcPr>
            <w:tcW w:w="2372" w:type="dxa"/>
          </w:tcPr>
          <w:p w14:paraId="46B6BBC2" w14:textId="0845491A" w:rsidR="00CC2FB9" w:rsidRPr="00CC2FB9" w:rsidRDefault="00CC2FB9" w:rsidP="00CC2FB9">
            <w:pPr>
              <w:pStyle w:val="Sansinterligne"/>
            </w:pPr>
            <w:r w:rsidRPr="00CC2FB9">
              <w:t>Boscalid</w:t>
            </w:r>
          </w:p>
        </w:tc>
        <w:tc>
          <w:tcPr>
            <w:tcW w:w="843" w:type="dxa"/>
            <w:shd w:val="clear" w:color="auto" w:fill="FFFF00"/>
            <w:vAlign w:val="bottom"/>
          </w:tcPr>
          <w:p w14:paraId="6B4DD70B" w14:textId="32EE20C3"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C000"/>
            <w:vAlign w:val="bottom"/>
          </w:tcPr>
          <w:p w14:paraId="243FAB79" w14:textId="746BB73F" w:rsidR="00CC2FB9" w:rsidRPr="00CC2FB9" w:rsidRDefault="00CC2FB9" w:rsidP="00CC2FB9">
            <w:pPr>
              <w:pStyle w:val="Sansinterligne"/>
            </w:pPr>
            <w:proofErr w:type="gramStart"/>
            <w:r w:rsidRPr="00CC2FB9">
              <w:t>orange</w:t>
            </w:r>
            <w:proofErr w:type="gramEnd"/>
          </w:p>
        </w:tc>
        <w:tc>
          <w:tcPr>
            <w:tcW w:w="843" w:type="dxa"/>
            <w:shd w:val="clear" w:color="auto" w:fill="5B9BD5" w:themeFill="accent5"/>
            <w:vAlign w:val="bottom"/>
          </w:tcPr>
          <w:p w14:paraId="39A1F8C8" w14:textId="6361E6FE"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35AF173A" w14:textId="77777777" w:rsidTr="00CC2FB9">
        <w:tc>
          <w:tcPr>
            <w:tcW w:w="1216" w:type="dxa"/>
            <w:vMerge/>
          </w:tcPr>
          <w:p w14:paraId="09904183" w14:textId="77777777" w:rsidR="00CC2FB9" w:rsidRPr="00CC2FB9" w:rsidRDefault="00CC2FB9" w:rsidP="00CC2FB9">
            <w:pPr>
              <w:pStyle w:val="Sansinterligne"/>
            </w:pPr>
          </w:p>
        </w:tc>
        <w:tc>
          <w:tcPr>
            <w:tcW w:w="2372" w:type="dxa"/>
          </w:tcPr>
          <w:p w14:paraId="7E2DEE04" w14:textId="7E9B7405" w:rsidR="00CC2FB9" w:rsidRPr="00CC2FB9" w:rsidRDefault="00CC2FB9" w:rsidP="00CC2FB9">
            <w:pPr>
              <w:pStyle w:val="Sansinterligne"/>
            </w:pPr>
            <w:r w:rsidRPr="00CC2FB9">
              <w:t>Chlorothalonil</w:t>
            </w:r>
          </w:p>
        </w:tc>
        <w:tc>
          <w:tcPr>
            <w:tcW w:w="843" w:type="dxa"/>
            <w:shd w:val="clear" w:color="auto" w:fill="5B9BD5" w:themeFill="accent5"/>
            <w:vAlign w:val="bottom"/>
          </w:tcPr>
          <w:p w14:paraId="43110ED5" w14:textId="3DE788E6"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0072D321" w14:textId="767BA53C"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501A52FB" w14:textId="007EEC28"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14E18E46" w14:textId="77777777" w:rsidTr="00CC2FB9">
        <w:tc>
          <w:tcPr>
            <w:tcW w:w="1216" w:type="dxa"/>
            <w:vMerge/>
          </w:tcPr>
          <w:p w14:paraId="08452BB3" w14:textId="77777777" w:rsidR="00CC2FB9" w:rsidRPr="00CC2FB9" w:rsidRDefault="00CC2FB9" w:rsidP="00CC2FB9">
            <w:pPr>
              <w:pStyle w:val="Sansinterligne"/>
            </w:pPr>
          </w:p>
        </w:tc>
        <w:tc>
          <w:tcPr>
            <w:tcW w:w="2372" w:type="dxa"/>
          </w:tcPr>
          <w:p w14:paraId="60AA3250" w14:textId="12394A52" w:rsidR="00CC2FB9" w:rsidRPr="00CC2FB9" w:rsidRDefault="00CC2FB9" w:rsidP="00CC2FB9">
            <w:pPr>
              <w:pStyle w:val="Sansinterligne"/>
            </w:pPr>
            <w:r w:rsidRPr="00CC2FB9">
              <w:t>Epoxiconazole</w:t>
            </w:r>
          </w:p>
        </w:tc>
        <w:tc>
          <w:tcPr>
            <w:tcW w:w="843" w:type="dxa"/>
            <w:shd w:val="clear" w:color="auto" w:fill="5B9BD5" w:themeFill="accent5"/>
            <w:vAlign w:val="bottom"/>
          </w:tcPr>
          <w:p w14:paraId="7C59216B" w14:textId="203669AA"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FF00"/>
            <w:vAlign w:val="bottom"/>
          </w:tcPr>
          <w:p w14:paraId="0263F777" w14:textId="62805BE6"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C000" w:themeFill="accent4"/>
            <w:vAlign w:val="bottom"/>
          </w:tcPr>
          <w:p w14:paraId="501951CB" w14:textId="71527449" w:rsidR="00CC2FB9" w:rsidRPr="00CC2FB9" w:rsidRDefault="00CC2FB9" w:rsidP="00CC2FB9">
            <w:pPr>
              <w:pStyle w:val="Sansinterligne"/>
            </w:pPr>
            <w:proofErr w:type="gramStart"/>
            <w:r w:rsidRPr="00CC2FB9">
              <w:t>orange</w:t>
            </w:r>
            <w:proofErr w:type="gramEnd"/>
          </w:p>
        </w:tc>
      </w:tr>
      <w:tr w:rsidR="00CC2FB9" w:rsidRPr="00CC2FB9" w14:paraId="24284003" w14:textId="77777777" w:rsidTr="00CC2FB9">
        <w:tc>
          <w:tcPr>
            <w:tcW w:w="1216" w:type="dxa"/>
            <w:vMerge/>
          </w:tcPr>
          <w:p w14:paraId="3EE98B0F" w14:textId="77777777" w:rsidR="00CC2FB9" w:rsidRPr="00CC2FB9" w:rsidRDefault="00CC2FB9" w:rsidP="00CC2FB9">
            <w:pPr>
              <w:pStyle w:val="Sansinterligne"/>
            </w:pPr>
          </w:p>
        </w:tc>
        <w:tc>
          <w:tcPr>
            <w:tcW w:w="2372" w:type="dxa"/>
          </w:tcPr>
          <w:p w14:paraId="208884BC" w14:textId="69DC5585" w:rsidR="00CC2FB9" w:rsidRPr="00CC2FB9" w:rsidRDefault="00CC2FB9" w:rsidP="00CC2FB9">
            <w:pPr>
              <w:pStyle w:val="Sansinterligne"/>
            </w:pPr>
            <w:r w:rsidRPr="00CC2FB9">
              <w:t>Propiconazole</w:t>
            </w:r>
          </w:p>
        </w:tc>
        <w:tc>
          <w:tcPr>
            <w:tcW w:w="843" w:type="dxa"/>
            <w:shd w:val="clear" w:color="auto" w:fill="FFFF00"/>
            <w:vAlign w:val="bottom"/>
          </w:tcPr>
          <w:p w14:paraId="3058E24F" w14:textId="03440212"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C000"/>
            <w:vAlign w:val="bottom"/>
          </w:tcPr>
          <w:p w14:paraId="5CEECB83" w14:textId="63100F3B" w:rsidR="00CC2FB9" w:rsidRPr="00CC2FB9" w:rsidRDefault="00CC2FB9" w:rsidP="00CC2FB9">
            <w:pPr>
              <w:pStyle w:val="Sansinterligne"/>
            </w:pPr>
            <w:proofErr w:type="gramStart"/>
            <w:r w:rsidRPr="00CC2FB9">
              <w:t>orange</w:t>
            </w:r>
            <w:proofErr w:type="gramEnd"/>
          </w:p>
        </w:tc>
        <w:tc>
          <w:tcPr>
            <w:tcW w:w="843" w:type="dxa"/>
            <w:shd w:val="clear" w:color="auto" w:fill="5B9BD5" w:themeFill="accent5"/>
            <w:vAlign w:val="bottom"/>
          </w:tcPr>
          <w:p w14:paraId="5002401F" w14:textId="7A252818"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6B631D40" w14:textId="77777777" w:rsidTr="00CC2FB9">
        <w:tc>
          <w:tcPr>
            <w:tcW w:w="1216" w:type="dxa"/>
            <w:vMerge/>
          </w:tcPr>
          <w:p w14:paraId="036EFED2" w14:textId="77777777" w:rsidR="00CC2FB9" w:rsidRPr="00CC2FB9" w:rsidRDefault="00CC2FB9" w:rsidP="00CC2FB9">
            <w:pPr>
              <w:pStyle w:val="Sansinterligne"/>
            </w:pPr>
          </w:p>
        </w:tc>
        <w:tc>
          <w:tcPr>
            <w:tcW w:w="2372" w:type="dxa"/>
          </w:tcPr>
          <w:p w14:paraId="54326D1E" w14:textId="7E2C96ED" w:rsidR="00CC2FB9" w:rsidRPr="00CC2FB9" w:rsidRDefault="00CC2FB9" w:rsidP="00CC2FB9">
            <w:pPr>
              <w:pStyle w:val="Sansinterligne"/>
            </w:pPr>
            <w:r w:rsidRPr="00CC2FB9">
              <w:t>Thirame</w:t>
            </w:r>
          </w:p>
        </w:tc>
        <w:tc>
          <w:tcPr>
            <w:tcW w:w="843" w:type="dxa"/>
            <w:shd w:val="clear" w:color="auto" w:fill="FFC000"/>
            <w:vAlign w:val="bottom"/>
          </w:tcPr>
          <w:p w14:paraId="2D9105E5" w14:textId="7E801381" w:rsidR="00CC2FB9" w:rsidRPr="00CC2FB9" w:rsidRDefault="00CC2FB9" w:rsidP="00CC2FB9">
            <w:pPr>
              <w:pStyle w:val="Sansinterligne"/>
            </w:pPr>
            <w:proofErr w:type="gramStart"/>
            <w:r w:rsidRPr="00CC2FB9">
              <w:t>orange</w:t>
            </w:r>
            <w:proofErr w:type="gramEnd"/>
          </w:p>
        </w:tc>
        <w:tc>
          <w:tcPr>
            <w:tcW w:w="843" w:type="dxa"/>
            <w:shd w:val="clear" w:color="auto" w:fill="5B9BD5" w:themeFill="accent5"/>
            <w:vAlign w:val="bottom"/>
          </w:tcPr>
          <w:p w14:paraId="2F9BEE8B" w14:textId="1279468F"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0C1B27DC" w14:textId="519497D1"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6E1702D7" w14:textId="77777777" w:rsidTr="00CC2FB9">
        <w:tc>
          <w:tcPr>
            <w:tcW w:w="1216" w:type="dxa"/>
            <w:vMerge/>
          </w:tcPr>
          <w:p w14:paraId="532D4C57" w14:textId="77777777" w:rsidR="00CC2FB9" w:rsidRPr="00CC2FB9" w:rsidRDefault="00CC2FB9" w:rsidP="00CC2FB9">
            <w:pPr>
              <w:pStyle w:val="Sansinterligne"/>
            </w:pPr>
          </w:p>
        </w:tc>
        <w:tc>
          <w:tcPr>
            <w:tcW w:w="2372" w:type="dxa"/>
          </w:tcPr>
          <w:p w14:paraId="0BD69AA6" w14:textId="60A745AA" w:rsidR="00CC2FB9" w:rsidRPr="00CC2FB9" w:rsidRDefault="00CC2FB9" w:rsidP="00CC2FB9">
            <w:pPr>
              <w:pStyle w:val="Sansinterligne"/>
            </w:pPr>
            <w:r w:rsidRPr="00CC2FB9">
              <w:t>Tébuconazole</w:t>
            </w:r>
          </w:p>
        </w:tc>
        <w:tc>
          <w:tcPr>
            <w:tcW w:w="843" w:type="dxa"/>
            <w:shd w:val="clear" w:color="auto" w:fill="92D050"/>
            <w:vAlign w:val="bottom"/>
          </w:tcPr>
          <w:p w14:paraId="42F77B24" w14:textId="4C910BC9" w:rsidR="00CC2FB9" w:rsidRPr="00CC2FB9" w:rsidRDefault="00CC2FB9" w:rsidP="00CC2FB9">
            <w:pPr>
              <w:pStyle w:val="Sansinterligne"/>
            </w:pPr>
            <w:proofErr w:type="gramStart"/>
            <w:r w:rsidRPr="00CC2FB9">
              <w:t>green</w:t>
            </w:r>
            <w:proofErr w:type="gramEnd"/>
          </w:p>
        </w:tc>
        <w:tc>
          <w:tcPr>
            <w:tcW w:w="843" w:type="dxa"/>
            <w:shd w:val="clear" w:color="auto" w:fill="FFFF00"/>
            <w:vAlign w:val="bottom"/>
          </w:tcPr>
          <w:p w14:paraId="2B3BEDB2" w14:textId="737DF635"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FF00"/>
            <w:vAlign w:val="bottom"/>
          </w:tcPr>
          <w:p w14:paraId="351A826F" w14:textId="425B4770" w:rsidR="00CC2FB9" w:rsidRPr="00CC2FB9" w:rsidRDefault="00CC2FB9" w:rsidP="00CC2FB9">
            <w:pPr>
              <w:pStyle w:val="Sansinterligne"/>
            </w:pPr>
            <w:proofErr w:type="spellStart"/>
            <w:proofErr w:type="gramStart"/>
            <w:r w:rsidRPr="00CC2FB9">
              <w:t>yellow</w:t>
            </w:r>
            <w:proofErr w:type="spellEnd"/>
            <w:proofErr w:type="gramEnd"/>
          </w:p>
        </w:tc>
      </w:tr>
      <w:tr w:rsidR="00CC2FB9" w:rsidRPr="00CC2FB9" w14:paraId="631F1ABA" w14:textId="77777777" w:rsidTr="00CC2FB9">
        <w:tc>
          <w:tcPr>
            <w:tcW w:w="1216" w:type="dxa"/>
            <w:vMerge w:val="restart"/>
          </w:tcPr>
          <w:p w14:paraId="0A61A4AB" w14:textId="30B4D057" w:rsidR="00CC2FB9" w:rsidRPr="00CC2FB9" w:rsidRDefault="00CC2FB9" w:rsidP="00CC2FB9">
            <w:pPr>
              <w:pStyle w:val="Sansinterligne"/>
            </w:pPr>
            <w:r w:rsidRPr="00CC2FB9">
              <w:t>Herbicide</w:t>
            </w:r>
          </w:p>
        </w:tc>
        <w:tc>
          <w:tcPr>
            <w:tcW w:w="2372" w:type="dxa"/>
          </w:tcPr>
          <w:p w14:paraId="5EF6EDAA" w14:textId="0FED8FB0" w:rsidR="00CC2FB9" w:rsidRPr="00CC2FB9" w:rsidRDefault="00CC2FB9" w:rsidP="00CC2FB9">
            <w:pPr>
              <w:pStyle w:val="Sansinterligne"/>
            </w:pPr>
            <w:r w:rsidRPr="00CC2FB9">
              <w:t>AMPA (POCIS)</w:t>
            </w:r>
          </w:p>
        </w:tc>
        <w:tc>
          <w:tcPr>
            <w:tcW w:w="843" w:type="dxa"/>
            <w:shd w:val="clear" w:color="auto" w:fill="5B9BD5" w:themeFill="accent5"/>
            <w:vAlign w:val="bottom"/>
          </w:tcPr>
          <w:p w14:paraId="42087FC7" w14:textId="095C8407"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5B1ADA25" w14:textId="3D41A855"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0000"/>
            <w:vAlign w:val="bottom"/>
          </w:tcPr>
          <w:p w14:paraId="302FAA04" w14:textId="1AE389AA" w:rsidR="00CC2FB9" w:rsidRPr="00CC2FB9" w:rsidRDefault="00CC2FB9" w:rsidP="00CC2FB9">
            <w:pPr>
              <w:pStyle w:val="Sansinterligne"/>
            </w:pPr>
            <w:proofErr w:type="spellStart"/>
            <w:proofErr w:type="gramStart"/>
            <w:r w:rsidRPr="00CC2FB9">
              <w:t>red</w:t>
            </w:r>
            <w:proofErr w:type="spellEnd"/>
            <w:proofErr w:type="gramEnd"/>
          </w:p>
        </w:tc>
      </w:tr>
      <w:tr w:rsidR="00CC2FB9" w:rsidRPr="00CC2FB9" w14:paraId="22D25851" w14:textId="77777777" w:rsidTr="00CC2FB9">
        <w:tc>
          <w:tcPr>
            <w:tcW w:w="1216" w:type="dxa"/>
            <w:vMerge/>
          </w:tcPr>
          <w:p w14:paraId="5880E72B" w14:textId="5FF40D73" w:rsidR="00CC2FB9" w:rsidRPr="00CC2FB9" w:rsidRDefault="00CC2FB9" w:rsidP="00CC2FB9">
            <w:pPr>
              <w:pStyle w:val="Sansinterligne"/>
            </w:pPr>
          </w:p>
        </w:tc>
        <w:tc>
          <w:tcPr>
            <w:tcW w:w="2372" w:type="dxa"/>
          </w:tcPr>
          <w:p w14:paraId="64313064" w14:textId="3DE46925" w:rsidR="00CC2FB9" w:rsidRPr="00CC2FB9" w:rsidRDefault="00CC2FB9" w:rsidP="00CC2FB9">
            <w:pPr>
              <w:pStyle w:val="Sansinterligne"/>
            </w:pPr>
            <w:r w:rsidRPr="00CC2FB9">
              <w:t>Glyphosate</w:t>
            </w:r>
            <w:r w:rsidRPr="00CC2FB9">
              <w:t xml:space="preserve"> (POCIS)</w:t>
            </w:r>
          </w:p>
        </w:tc>
        <w:tc>
          <w:tcPr>
            <w:tcW w:w="843" w:type="dxa"/>
            <w:shd w:val="clear" w:color="auto" w:fill="92D050"/>
            <w:vAlign w:val="bottom"/>
          </w:tcPr>
          <w:p w14:paraId="4E1A4904" w14:textId="26250EDC" w:rsidR="00CC2FB9" w:rsidRPr="00CC2FB9" w:rsidRDefault="00CC2FB9" w:rsidP="00CC2FB9">
            <w:pPr>
              <w:pStyle w:val="Sansinterligne"/>
            </w:pPr>
            <w:proofErr w:type="gramStart"/>
            <w:r w:rsidRPr="00CC2FB9">
              <w:t>green</w:t>
            </w:r>
            <w:proofErr w:type="gramEnd"/>
          </w:p>
        </w:tc>
        <w:tc>
          <w:tcPr>
            <w:tcW w:w="843" w:type="dxa"/>
            <w:shd w:val="clear" w:color="auto" w:fill="5B9BD5" w:themeFill="accent5"/>
            <w:vAlign w:val="bottom"/>
          </w:tcPr>
          <w:p w14:paraId="616FEC60" w14:textId="76B7C810"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vAlign w:val="bottom"/>
          </w:tcPr>
          <w:p w14:paraId="1DCC1B7C" w14:textId="03830C38" w:rsidR="00CC2FB9" w:rsidRPr="00CC2FB9" w:rsidRDefault="00CC2FB9" w:rsidP="00CC2FB9">
            <w:pPr>
              <w:pStyle w:val="Sansinterligne"/>
            </w:pPr>
            <w:proofErr w:type="gramStart"/>
            <w:r w:rsidRPr="00CC2FB9">
              <w:t>orange</w:t>
            </w:r>
            <w:proofErr w:type="gramEnd"/>
          </w:p>
        </w:tc>
      </w:tr>
      <w:tr w:rsidR="00CC2FB9" w:rsidRPr="00CC2FB9" w14:paraId="065838ED" w14:textId="77777777" w:rsidTr="00CC2FB9">
        <w:tc>
          <w:tcPr>
            <w:tcW w:w="1216" w:type="dxa"/>
            <w:vMerge/>
          </w:tcPr>
          <w:p w14:paraId="36EAF7DB" w14:textId="5FA97AD9" w:rsidR="00CC2FB9" w:rsidRPr="00CC2FB9" w:rsidRDefault="00CC2FB9" w:rsidP="00CC2FB9">
            <w:pPr>
              <w:pStyle w:val="Sansinterligne"/>
            </w:pPr>
          </w:p>
        </w:tc>
        <w:tc>
          <w:tcPr>
            <w:tcW w:w="2372" w:type="dxa"/>
          </w:tcPr>
          <w:p w14:paraId="6F3359A8" w14:textId="007279B0" w:rsidR="00CC2FB9" w:rsidRPr="00CC2FB9" w:rsidRDefault="00CC2FB9" w:rsidP="00CC2FB9">
            <w:pPr>
              <w:pStyle w:val="Sansinterligne"/>
            </w:pPr>
            <w:r w:rsidRPr="00CC2FB9">
              <w:t>3,4-DCA</w:t>
            </w:r>
          </w:p>
        </w:tc>
        <w:tc>
          <w:tcPr>
            <w:tcW w:w="843" w:type="dxa"/>
            <w:shd w:val="clear" w:color="auto" w:fill="5B9BD5" w:themeFill="accent5"/>
            <w:vAlign w:val="bottom"/>
          </w:tcPr>
          <w:p w14:paraId="20037EB7" w14:textId="6B7F265F"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0000"/>
            <w:vAlign w:val="bottom"/>
          </w:tcPr>
          <w:p w14:paraId="4120EF8C" w14:textId="07EFFFA1" w:rsidR="00CC2FB9" w:rsidRPr="00CC2FB9" w:rsidRDefault="00CC2FB9" w:rsidP="00CC2FB9">
            <w:pPr>
              <w:pStyle w:val="Sansinterligne"/>
            </w:pPr>
            <w:proofErr w:type="spellStart"/>
            <w:proofErr w:type="gramStart"/>
            <w:r w:rsidRPr="00CC2FB9">
              <w:t>red</w:t>
            </w:r>
            <w:proofErr w:type="spellEnd"/>
            <w:proofErr w:type="gramEnd"/>
          </w:p>
        </w:tc>
        <w:tc>
          <w:tcPr>
            <w:tcW w:w="843" w:type="dxa"/>
            <w:shd w:val="clear" w:color="auto" w:fill="5B9BD5" w:themeFill="accent5"/>
            <w:vAlign w:val="bottom"/>
          </w:tcPr>
          <w:p w14:paraId="2792A920" w14:textId="1D2E735F"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79BF43FD" w14:textId="77777777" w:rsidTr="00CC2FB9">
        <w:tc>
          <w:tcPr>
            <w:tcW w:w="1216" w:type="dxa"/>
            <w:vMerge/>
          </w:tcPr>
          <w:p w14:paraId="05B1167C" w14:textId="77777777" w:rsidR="00CC2FB9" w:rsidRPr="00CC2FB9" w:rsidRDefault="00CC2FB9" w:rsidP="00CC2FB9">
            <w:pPr>
              <w:pStyle w:val="Sansinterligne"/>
            </w:pPr>
          </w:p>
        </w:tc>
        <w:tc>
          <w:tcPr>
            <w:tcW w:w="2372" w:type="dxa"/>
          </w:tcPr>
          <w:p w14:paraId="75B8410D" w14:textId="107596CB" w:rsidR="00CC2FB9" w:rsidRPr="00CC2FB9" w:rsidRDefault="00CC2FB9" w:rsidP="00CC2FB9">
            <w:pPr>
              <w:pStyle w:val="Sansinterligne"/>
            </w:pPr>
            <w:r w:rsidRPr="00CC2FB9">
              <w:t>Chlorprophame</w:t>
            </w:r>
          </w:p>
        </w:tc>
        <w:tc>
          <w:tcPr>
            <w:tcW w:w="843" w:type="dxa"/>
            <w:shd w:val="clear" w:color="auto" w:fill="5B9BD5" w:themeFill="accent5"/>
            <w:vAlign w:val="bottom"/>
          </w:tcPr>
          <w:p w14:paraId="38A47DCB" w14:textId="1A0CB99D"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197AA825" w14:textId="7539750D"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11914D4A" w14:textId="384C7CB1"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3E5D8B04" w14:textId="77777777" w:rsidTr="00CC2FB9">
        <w:tc>
          <w:tcPr>
            <w:tcW w:w="1216" w:type="dxa"/>
            <w:vMerge/>
          </w:tcPr>
          <w:p w14:paraId="1FB17C7B" w14:textId="77777777" w:rsidR="00CC2FB9" w:rsidRPr="00CC2FB9" w:rsidRDefault="00CC2FB9" w:rsidP="00CC2FB9">
            <w:pPr>
              <w:pStyle w:val="Sansinterligne"/>
            </w:pPr>
          </w:p>
        </w:tc>
        <w:tc>
          <w:tcPr>
            <w:tcW w:w="2372" w:type="dxa"/>
          </w:tcPr>
          <w:p w14:paraId="77013C3E" w14:textId="5F68C12C" w:rsidR="00CC2FB9" w:rsidRPr="00CC2FB9" w:rsidRDefault="00CC2FB9" w:rsidP="00CC2FB9">
            <w:pPr>
              <w:pStyle w:val="Sansinterligne"/>
            </w:pPr>
            <w:r w:rsidRPr="00CC2FB9">
              <w:t>Chlortoluron</w:t>
            </w:r>
          </w:p>
        </w:tc>
        <w:tc>
          <w:tcPr>
            <w:tcW w:w="843" w:type="dxa"/>
            <w:shd w:val="clear" w:color="auto" w:fill="FFC000" w:themeFill="accent4"/>
            <w:vAlign w:val="bottom"/>
          </w:tcPr>
          <w:p w14:paraId="05711442" w14:textId="69586DA3" w:rsidR="00CC2FB9" w:rsidRPr="00CC2FB9" w:rsidRDefault="00CC2FB9" w:rsidP="00CC2FB9">
            <w:pPr>
              <w:pStyle w:val="Sansinterligne"/>
            </w:pPr>
            <w:proofErr w:type="gramStart"/>
            <w:r w:rsidRPr="00CC2FB9">
              <w:t>orange</w:t>
            </w:r>
            <w:proofErr w:type="gramEnd"/>
          </w:p>
        </w:tc>
        <w:tc>
          <w:tcPr>
            <w:tcW w:w="843" w:type="dxa"/>
            <w:shd w:val="clear" w:color="auto" w:fill="92D050"/>
            <w:vAlign w:val="bottom"/>
          </w:tcPr>
          <w:p w14:paraId="5E22D3A9" w14:textId="0072F02B" w:rsidR="00CC2FB9" w:rsidRPr="00CC2FB9" w:rsidRDefault="00CC2FB9" w:rsidP="00CC2FB9">
            <w:pPr>
              <w:pStyle w:val="Sansinterligne"/>
            </w:pPr>
            <w:proofErr w:type="gramStart"/>
            <w:r w:rsidRPr="00CC2FB9">
              <w:t>green</w:t>
            </w:r>
            <w:proofErr w:type="gramEnd"/>
          </w:p>
        </w:tc>
        <w:tc>
          <w:tcPr>
            <w:tcW w:w="843" w:type="dxa"/>
            <w:shd w:val="clear" w:color="auto" w:fill="92D050"/>
            <w:vAlign w:val="bottom"/>
          </w:tcPr>
          <w:p w14:paraId="791ED042" w14:textId="54744EF4" w:rsidR="00CC2FB9" w:rsidRPr="00CC2FB9" w:rsidRDefault="00CC2FB9" w:rsidP="00CC2FB9">
            <w:pPr>
              <w:pStyle w:val="Sansinterligne"/>
            </w:pPr>
            <w:proofErr w:type="gramStart"/>
            <w:r w:rsidRPr="00CC2FB9">
              <w:t>green</w:t>
            </w:r>
            <w:proofErr w:type="gramEnd"/>
          </w:p>
        </w:tc>
      </w:tr>
      <w:tr w:rsidR="00CC2FB9" w:rsidRPr="00CC2FB9" w14:paraId="573C4430" w14:textId="77777777" w:rsidTr="00CC2FB9">
        <w:tc>
          <w:tcPr>
            <w:tcW w:w="1216" w:type="dxa"/>
            <w:vMerge/>
          </w:tcPr>
          <w:p w14:paraId="497863AA" w14:textId="77777777" w:rsidR="00CC2FB9" w:rsidRPr="00CC2FB9" w:rsidRDefault="00CC2FB9" w:rsidP="00CC2FB9">
            <w:pPr>
              <w:pStyle w:val="Sansinterligne"/>
            </w:pPr>
          </w:p>
        </w:tc>
        <w:tc>
          <w:tcPr>
            <w:tcW w:w="2372" w:type="dxa"/>
          </w:tcPr>
          <w:p w14:paraId="2A944B59" w14:textId="0AFD4ABA" w:rsidR="00CC2FB9" w:rsidRPr="00CC2FB9" w:rsidRDefault="00CC2FB9" w:rsidP="00CC2FB9">
            <w:pPr>
              <w:pStyle w:val="Sansinterligne"/>
            </w:pPr>
            <w:r w:rsidRPr="00CC2FB9">
              <w:t>DCPMU</w:t>
            </w:r>
          </w:p>
        </w:tc>
        <w:tc>
          <w:tcPr>
            <w:tcW w:w="843" w:type="dxa"/>
            <w:shd w:val="clear" w:color="auto" w:fill="FFC000" w:themeFill="accent4"/>
            <w:vAlign w:val="bottom"/>
          </w:tcPr>
          <w:p w14:paraId="161B5FF7" w14:textId="0D05BC5D"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themeFill="accent4"/>
            <w:vAlign w:val="bottom"/>
          </w:tcPr>
          <w:p w14:paraId="333D36E9" w14:textId="3017F2EF" w:rsidR="00CC2FB9" w:rsidRPr="00CC2FB9" w:rsidRDefault="00CC2FB9" w:rsidP="00CC2FB9">
            <w:pPr>
              <w:pStyle w:val="Sansinterligne"/>
            </w:pPr>
            <w:proofErr w:type="gramStart"/>
            <w:r w:rsidRPr="00CC2FB9">
              <w:t>orange</w:t>
            </w:r>
            <w:proofErr w:type="gramEnd"/>
          </w:p>
        </w:tc>
        <w:tc>
          <w:tcPr>
            <w:tcW w:w="843" w:type="dxa"/>
            <w:shd w:val="clear" w:color="auto" w:fill="92D050"/>
            <w:vAlign w:val="bottom"/>
          </w:tcPr>
          <w:p w14:paraId="4E705A9E" w14:textId="21CF88AD" w:rsidR="00CC2FB9" w:rsidRPr="00CC2FB9" w:rsidRDefault="00CC2FB9" w:rsidP="00CC2FB9">
            <w:pPr>
              <w:pStyle w:val="Sansinterligne"/>
            </w:pPr>
            <w:proofErr w:type="gramStart"/>
            <w:r w:rsidRPr="00CC2FB9">
              <w:t>green</w:t>
            </w:r>
            <w:proofErr w:type="gramEnd"/>
          </w:p>
        </w:tc>
      </w:tr>
      <w:tr w:rsidR="00CC2FB9" w:rsidRPr="00CC2FB9" w14:paraId="38E7B708" w14:textId="77777777" w:rsidTr="00CC2FB9">
        <w:tc>
          <w:tcPr>
            <w:tcW w:w="1216" w:type="dxa"/>
            <w:vMerge/>
          </w:tcPr>
          <w:p w14:paraId="672E2096" w14:textId="77777777" w:rsidR="00CC2FB9" w:rsidRPr="00CC2FB9" w:rsidRDefault="00CC2FB9" w:rsidP="00CC2FB9">
            <w:pPr>
              <w:pStyle w:val="Sansinterligne"/>
            </w:pPr>
          </w:p>
        </w:tc>
        <w:tc>
          <w:tcPr>
            <w:tcW w:w="2372" w:type="dxa"/>
          </w:tcPr>
          <w:p w14:paraId="6FA502A4" w14:textId="3BE5A2F5" w:rsidR="00CC2FB9" w:rsidRPr="00CC2FB9" w:rsidRDefault="00CC2FB9" w:rsidP="00CC2FB9">
            <w:pPr>
              <w:pStyle w:val="Sansinterligne"/>
            </w:pPr>
            <w:r w:rsidRPr="00CC2FB9">
              <w:t>DCPU</w:t>
            </w:r>
          </w:p>
        </w:tc>
        <w:tc>
          <w:tcPr>
            <w:tcW w:w="843" w:type="dxa"/>
            <w:shd w:val="clear" w:color="auto" w:fill="5B9BD5" w:themeFill="accent5"/>
            <w:vAlign w:val="bottom"/>
          </w:tcPr>
          <w:p w14:paraId="286339DA" w14:textId="31BB241F"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themeFill="accent4"/>
            <w:vAlign w:val="bottom"/>
          </w:tcPr>
          <w:p w14:paraId="01AF25CF" w14:textId="736599D7" w:rsidR="00CC2FB9" w:rsidRPr="00CC2FB9" w:rsidRDefault="00CC2FB9" w:rsidP="00CC2FB9">
            <w:pPr>
              <w:pStyle w:val="Sansinterligne"/>
            </w:pPr>
            <w:proofErr w:type="gramStart"/>
            <w:r w:rsidRPr="00CC2FB9">
              <w:t>orange</w:t>
            </w:r>
            <w:proofErr w:type="gramEnd"/>
          </w:p>
        </w:tc>
        <w:tc>
          <w:tcPr>
            <w:tcW w:w="843" w:type="dxa"/>
            <w:shd w:val="clear" w:color="auto" w:fill="92D050"/>
            <w:vAlign w:val="bottom"/>
          </w:tcPr>
          <w:p w14:paraId="374A1FDC" w14:textId="1BCBD27B" w:rsidR="00CC2FB9" w:rsidRPr="00CC2FB9" w:rsidRDefault="00CC2FB9" w:rsidP="00CC2FB9">
            <w:pPr>
              <w:pStyle w:val="Sansinterligne"/>
            </w:pPr>
            <w:proofErr w:type="gramStart"/>
            <w:r w:rsidRPr="00CC2FB9">
              <w:t>green</w:t>
            </w:r>
            <w:proofErr w:type="gramEnd"/>
          </w:p>
        </w:tc>
      </w:tr>
      <w:tr w:rsidR="00CC2FB9" w:rsidRPr="00CC2FB9" w14:paraId="491E28EC" w14:textId="77777777" w:rsidTr="00CC2FB9">
        <w:tc>
          <w:tcPr>
            <w:tcW w:w="1216" w:type="dxa"/>
            <w:vMerge/>
          </w:tcPr>
          <w:p w14:paraId="15A45CDB" w14:textId="77777777" w:rsidR="00CC2FB9" w:rsidRPr="00CC2FB9" w:rsidRDefault="00CC2FB9" w:rsidP="00CC2FB9">
            <w:pPr>
              <w:pStyle w:val="Sansinterligne"/>
            </w:pPr>
          </w:p>
        </w:tc>
        <w:tc>
          <w:tcPr>
            <w:tcW w:w="2372" w:type="dxa"/>
          </w:tcPr>
          <w:p w14:paraId="5D8B05B7" w14:textId="3539EBDC" w:rsidR="00CC2FB9" w:rsidRPr="00CC2FB9" w:rsidRDefault="00CC2FB9" w:rsidP="00CC2FB9">
            <w:pPr>
              <w:pStyle w:val="Sansinterligne"/>
            </w:pPr>
            <w:r w:rsidRPr="00CC2FB9">
              <w:t>DEA</w:t>
            </w:r>
          </w:p>
        </w:tc>
        <w:tc>
          <w:tcPr>
            <w:tcW w:w="843" w:type="dxa"/>
            <w:shd w:val="clear" w:color="auto" w:fill="5B9BD5" w:themeFill="accent5"/>
            <w:vAlign w:val="bottom"/>
          </w:tcPr>
          <w:p w14:paraId="39671440" w14:textId="75567872"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42809BC3" w14:textId="11579D5C"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0000"/>
            <w:vAlign w:val="bottom"/>
          </w:tcPr>
          <w:p w14:paraId="5AE470BD" w14:textId="693C9448" w:rsidR="00CC2FB9" w:rsidRPr="00CC2FB9" w:rsidRDefault="00CC2FB9" w:rsidP="00CC2FB9">
            <w:pPr>
              <w:pStyle w:val="Sansinterligne"/>
            </w:pPr>
            <w:proofErr w:type="spellStart"/>
            <w:proofErr w:type="gramStart"/>
            <w:r w:rsidRPr="00CC2FB9">
              <w:t>red</w:t>
            </w:r>
            <w:proofErr w:type="spellEnd"/>
            <w:proofErr w:type="gramEnd"/>
          </w:p>
        </w:tc>
      </w:tr>
      <w:tr w:rsidR="00CC2FB9" w:rsidRPr="00CC2FB9" w14:paraId="5F1C6ACC" w14:textId="77777777" w:rsidTr="00CC2FB9">
        <w:tc>
          <w:tcPr>
            <w:tcW w:w="1216" w:type="dxa"/>
            <w:vMerge/>
          </w:tcPr>
          <w:p w14:paraId="109F614F" w14:textId="77777777" w:rsidR="00CC2FB9" w:rsidRPr="00CC2FB9" w:rsidRDefault="00CC2FB9" w:rsidP="00CC2FB9">
            <w:pPr>
              <w:pStyle w:val="Sansinterligne"/>
            </w:pPr>
          </w:p>
        </w:tc>
        <w:tc>
          <w:tcPr>
            <w:tcW w:w="2372" w:type="dxa"/>
          </w:tcPr>
          <w:p w14:paraId="4D64E0CD" w14:textId="09EDCA4A" w:rsidR="00CC2FB9" w:rsidRPr="00CC2FB9" w:rsidRDefault="00CC2FB9" w:rsidP="00CC2FB9">
            <w:pPr>
              <w:pStyle w:val="Sansinterligne"/>
            </w:pPr>
            <w:proofErr w:type="spellStart"/>
            <w:r w:rsidRPr="00CC2FB9">
              <w:t>Diflufenicanil</w:t>
            </w:r>
            <w:proofErr w:type="spellEnd"/>
          </w:p>
        </w:tc>
        <w:tc>
          <w:tcPr>
            <w:tcW w:w="843" w:type="dxa"/>
            <w:shd w:val="clear" w:color="auto" w:fill="92D050"/>
            <w:vAlign w:val="bottom"/>
          </w:tcPr>
          <w:p w14:paraId="3210EECB" w14:textId="54118165" w:rsidR="00CC2FB9" w:rsidRPr="00CC2FB9" w:rsidRDefault="00CC2FB9" w:rsidP="00CC2FB9">
            <w:pPr>
              <w:pStyle w:val="Sansinterligne"/>
            </w:pPr>
            <w:proofErr w:type="gramStart"/>
            <w:r w:rsidRPr="00CC2FB9">
              <w:t>green</w:t>
            </w:r>
            <w:proofErr w:type="gramEnd"/>
          </w:p>
        </w:tc>
        <w:tc>
          <w:tcPr>
            <w:tcW w:w="843" w:type="dxa"/>
            <w:shd w:val="clear" w:color="auto" w:fill="FFFF00"/>
            <w:vAlign w:val="bottom"/>
          </w:tcPr>
          <w:p w14:paraId="4EA59ED0" w14:textId="3E9DE778"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FF00"/>
            <w:vAlign w:val="bottom"/>
          </w:tcPr>
          <w:p w14:paraId="42CA6CD3" w14:textId="4AC5B006" w:rsidR="00CC2FB9" w:rsidRPr="00CC2FB9" w:rsidRDefault="00CC2FB9" w:rsidP="00CC2FB9">
            <w:pPr>
              <w:pStyle w:val="Sansinterligne"/>
            </w:pPr>
            <w:proofErr w:type="spellStart"/>
            <w:proofErr w:type="gramStart"/>
            <w:r w:rsidRPr="00CC2FB9">
              <w:t>yellow</w:t>
            </w:r>
            <w:proofErr w:type="spellEnd"/>
            <w:proofErr w:type="gramEnd"/>
          </w:p>
        </w:tc>
      </w:tr>
      <w:tr w:rsidR="00CC2FB9" w:rsidRPr="00CC2FB9" w14:paraId="39584634" w14:textId="77777777" w:rsidTr="00CC2FB9">
        <w:tc>
          <w:tcPr>
            <w:tcW w:w="1216" w:type="dxa"/>
            <w:vMerge/>
          </w:tcPr>
          <w:p w14:paraId="4B17DEF3" w14:textId="77777777" w:rsidR="00CC2FB9" w:rsidRPr="00CC2FB9" w:rsidRDefault="00CC2FB9" w:rsidP="00CC2FB9">
            <w:pPr>
              <w:pStyle w:val="Sansinterligne"/>
            </w:pPr>
          </w:p>
        </w:tc>
        <w:tc>
          <w:tcPr>
            <w:tcW w:w="2372" w:type="dxa"/>
          </w:tcPr>
          <w:p w14:paraId="6DD0EF6F" w14:textId="72BA026E" w:rsidR="00CC2FB9" w:rsidRPr="00CC2FB9" w:rsidRDefault="00CC2FB9" w:rsidP="00CC2FB9">
            <w:pPr>
              <w:pStyle w:val="Sansinterligne"/>
            </w:pPr>
            <w:r w:rsidRPr="00CC2FB9">
              <w:t>Dimethenamide</w:t>
            </w:r>
          </w:p>
        </w:tc>
        <w:tc>
          <w:tcPr>
            <w:tcW w:w="843" w:type="dxa"/>
            <w:shd w:val="clear" w:color="auto" w:fill="5B9BD5" w:themeFill="accent5"/>
            <w:vAlign w:val="bottom"/>
          </w:tcPr>
          <w:p w14:paraId="037E6964" w14:textId="1CFEB052"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92D050"/>
            <w:vAlign w:val="bottom"/>
          </w:tcPr>
          <w:p w14:paraId="239DE2BE" w14:textId="71BF00F8" w:rsidR="00CC2FB9" w:rsidRPr="00CC2FB9" w:rsidRDefault="00CC2FB9" w:rsidP="00CC2FB9">
            <w:pPr>
              <w:pStyle w:val="Sansinterligne"/>
            </w:pPr>
            <w:proofErr w:type="gramStart"/>
            <w:r w:rsidRPr="00CC2FB9">
              <w:t>green</w:t>
            </w:r>
            <w:proofErr w:type="gramEnd"/>
          </w:p>
        </w:tc>
        <w:tc>
          <w:tcPr>
            <w:tcW w:w="843" w:type="dxa"/>
            <w:shd w:val="clear" w:color="auto" w:fill="FF0000"/>
            <w:vAlign w:val="bottom"/>
          </w:tcPr>
          <w:p w14:paraId="7B105C73" w14:textId="4795195D" w:rsidR="00CC2FB9" w:rsidRPr="00CC2FB9" w:rsidRDefault="00CC2FB9" w:rsidP="00CC2FB9">
            <w:pPr>
              <w:pStyle w:val="Sansinterligne"/>
            </w:pPr>
            <w:proofErr w:type="spellStart"/>
            <w:proofErr w:type="gramStart"/>
            <w:r w:rsidRPr="00CC2FB9">
              <w:t>red</w:t>
            </w:r>
            <w:proofErr w:type="spellEnd"/>
            <w:proofErr w:type="gramEnd"/>
          </w:p>
        </w:tc>
      </w:tr>
      <w:tr w:rsidR="00CC2FB9" w:rsidRPr="00CC2FB9" w14:paraId="74C8C31F" w14:textId="77777777" w:rsidTr="00CC2FB9">
        <w:tc>
          <w:tcPr>
            <w:tcW w:w="1216" w:type="dxa"/>
            <w:vMerge/>
          </w:tcPr>
          <w:p w14:paraId="18120858" w14:textId="77777777" w:rsidR="00CC2FB9" w:rsidRPr="00CC2FB9" w:rsidRDefault="00CC2FB9" w:rsidP="00CC2FB9">
            <w:pPr>
              <w:pStyle w:val="Sansinterligne"/>
            </w:pPr>
          </w:p>
        </w:tc>
        <w:tc>
          <w:tcPr>
            <w:tcW w:w="2372" w:type="dxa"/>
          </w:tcPr>
          <w:p w14:paraId="06D6C78D" w14:textId="089E513F" w:rsidR="00CC2FB9" w:rsidRPr="00CC2FB9" w:rsidRDefault="00CC2FB9" w:rsidP="00CC2FB9">
            <w:pPr>
              <w:pStyle w:val="Sansinterligne"/>
            </w:pPr>
            <w:r w:rsidRPr="00CC2FB9">
              <w:t>Diuron</w:t>
            </w:r>
          </w:p>
        </w:tc>
        <w:tc>
          <w:tcPr>
            <w:tcW w:w="843" w:type="dxa"/>
            <w:shd w:val="clear" w:color="auto" w:fill="5B9BD5" w:themeFill="accent5"/>
            <w:vAlign w:val="bottom"/>
          </w:tcPr>
          <w:p w14:paraId="78B22CCF" w14:textId="3DFAD496"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FFC000" w:themeFill="accent4"/>
            <w:vAlign w:val="bottom"/>
          </w:tcPr>
          <w:p w14:paraId="666DF111" w14:textId="5ABA4320" w:rsidR="00CC2FB9" w:rsidRPr="00CC2FB9" w:rsidRDefault="00CC2FB9" w:rsidP="00CC2FB9">
            <w:pPr>
              <w:pStyle w:val="Sansinterligne"/>
            </w:pPr>
            <w:proofErr w:type="gramStart"/>
            <w:r w:rsidRPr="00CC2FB9">
              <w:t>orange</w:t>
            </w:r>
            <w:proofErr w:type="gramEnd"/>
          </w:p>
        </w:tc>
        <w:tc>
          <w:tcPr>
            <w:tcW w:w="843" w:type="dxa"/>
            <w:shd w:val="clear" w:color="auto" w:fill="92D050"/>
            <w:vAlign w:val="bottom"/>
          </w:tcPr>
          <w:p w14:paraId="22C5FA5C" w14:textId="36AE0B27" w:rsidR="00CC2FB9" w:rsidRPr="00CC2FB9" w:rsidRDefault="00CC2FB9" w:rsidP="00CC2FB9">
            <w:pPr>
              <w:pStyle w:val="Sansinterligne"/>
            </w:pPr>
            <w:proofErr w:type="gramStart"/>
            <w:r w:rsidRPr="00CC2FB9">
              <w:t>green</w:t>
            </w:r>
            <w:proofErr w:type="gramEnd"/>
          </w:p>
        </w:tc>
      </w:tr>
      <w:tr w:rsidR="00CC2FB9" w:rsidRPr="00CC2FB9" w14:paraId="74E1759D" w14:textId="77777777" w:rsidTr="00CC2FB9">
        <w:tc>
          <w:tcPr>
            <w:tcW w:w="1216" w:type="dxa"/>
            <w:vMerge/>
          </w:tcPr>
          <w:p w14:paraId="706679F3" w14:textId="77777777" w:rsidR="00CC2FB9" w:rsidRPr="00CC2FB9" w:rsidRDefault="00CC2FB9" w:rsidP="00CC2FB9">
            <w:pPr>
              <w:pStyle w:val="Sansinterligne"/>
            </w:pPr>
          </w:p>
        </w:tc>
        <w:tc>
          <w:tcPr>
            <w:tcW w:w="2372" w:type="dxa"/>
          </w:tcPr>
          <w:p w14:paraId="2661555E" w14:textId="4965745B" w:rsidR="00CC2FB9" w:rsidRPr="00CC2FB9" w:rsidRDefault="00CC2FB9" w:rsidP="00CC2FB9">
            <w:pPr>
              <w:pStyle w:val="Sansinterligne"/>
            </w:pPr>
            <w:r w:rsidRPr="00CC2FB9">
              <w:t>Linuron</w:t>
            </w:r>
          </w:p>
        </w:tc>
        <w:tc>
          <w:tcPr>
            <w:tcW w:w="843" w:type="dxa"/>
            <w:shd w:val="clear" w:color="auto" w:fill="FFC000" w:themeFill="accent4"/>
            <w:vAlign w:val="bottom"/>
          </w:tcPr>
          <w:p w14:paraId="7F14B4D0" w14:textId="4DEE998E" w:rsidR="00CC2FB9" w:rsidRPr="00CC2FB9" w:rsidRDefault="00CC2FB9" w:rsidP="00CC2FB9">
            <w:pPr>
              <w:pStyle w:val="Sansinterligne"/>
            </w:pPr>
            <w:proofErr w:type="gramStart"/>
            <w:r w:rsidRPr="00CC2FB9">
              <w:t>orange</w:t>
            </w:r>
            <w:proofErr w:type="gramEnd"/>
          </w:p>
        </w:tc>
        <w:tc>
          <w:tcPr>
            <w:tcW w:w="843" w:type="dxa"/>
            <w:shd w:val="clear" w:color="auto" w:fill="5B9BD5" w:themeFill="accent5"/>
            <w:vAlign w:val="bottom"/>
          </w:tcPr>
          <w:p w14:paraId="58697C35" w14:textId="5585B3E0"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61CEE5C7" w14:textId="055289AC"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298AAB0A" w14:textId="77777777" w:rsidTr="00CC2FB9">
        <w:tc>
          <w:tcPr>
            <w:tcW w:w="1216" w:type="dxa"/>
            <w:vMerge/>
          </w:tcPr>
          <w:p w14:paraId="28B9E897" w14:textId="77777777" w:rsidR="00CC2FB9" w:rsidRPr="00CC2FB9" w:rsidRDefault="00CC2FB9" w:rsidP="00CC2FB9">
            <w:pPr>
              <w:pStyle w:val="Sansinterligne"/>
            </w:pPr>
          </w:p>
        </w:tc>
        <w:tc>
          <w:tcPr>
            <w:tcW w:w="2372" w:type="dxa"/>
          </w:tcPr>
          <w:p w14:paraId="7F1C9E6D" w14:textId="7848121F" w:rsidR="00CC2FB9" w:rsidRPr="00CC2FB9" w:rsidRDefault="00CC2FB9" w:rsidP="00CC2FB9">
            <w:pPr>
              <w:pStyle w:val="Sansinterligne"/>
            </w:pPr>
            <w:proofErr w:type="spellStart"/>
            <w:r w:rsidRPr="00CC2FB9">
              <w:t>Metoxuron</w:t>
            </w:r>
            <w:proofErr w:type="spellEnd"/>
          </w:p>
        </w:tc>
        <w:tc>
          <w:tcPr>
            <w:tcW w:w="843" w:type="dxa"/>
            <w:shd w:val="clear" w:color="auto" w:fill="FFFF00"/>
            <w:vAlign w:val="bottom"/>
          </w:tcPr>
          <w:p w14:paraId="07F6B6EF" w14:textId="4A78312C"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FFC000" w:themeFill="accent4"/>
            <w:vAlign w:val="bottom"/>
          </w:tcPr>
          <w:p w14:paraId="1ED4A1B4" w14:textId="00034CD7" w:rsidR="00CC2FB9" w:rsidRPr="00CC2FB9" w:rsidRDefault="00CC2FB9" w:rsidP="00CC2FB9">
            <w:pPr>
              <w:pStyle w:val="Sansinterligne"/>
            </w:pPr>
            <w:proofErr w:type="gramStart"/>
            <w:r w:rsidRPr="00CC2FB9">
              <w:t>orange</w:t>
            </w:r>
            <w:proofErr w:type="gramEnd"/>
          </w:p>
        </w:tc>
        <w:tc>
          <w:tcPr>
            <w:tcW w:w="843" w:type="dxa"/>
            <w:shd w:val="clear" w:color="auto" w:fill="5B9BD5" w:themeFill="accent5"/>
            <w:vAlign w:val="bottom"/>
          </w:tcPr>
          <w:p w14:paraId="5E4C36AD" w14:textId="19A77E25"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3C7FC508" w14:textId="77777777" w:rsidTr="00CC2FB9">
        <w:tc>
          <w:tcPr>
            <w:tcW w:w="1216" w:type="dxa"/>
            <w:vMerge/>
          </w:tcPr>
          <w:p w14:paraId="37FBDE0F" w14:textId="77777777" w:rsidR="00CC2FB9" w:rsidRPr="00CC2FB9" w:rsidRDefault="00CC2FB9" w:rsidP="00CC2FB9">
            <w:pPr>
              <w:pStyle w:val="Sansinterligne"/>
            </w:pPr>
          </w:p>
        </w:tc>
        <w:tc>
          <w:tcPr>
            <w:tcW w:w="2372" w:type="dxa"/>
          </w:tcPr>
          <w:p w14:paraId="5482AA3C" w14:textId="7E0B52CE" w:rsidR="00CC2FB9" w:rsidRPr="00CC2FB9" w:rsidRDefault="00CC2FB9" w:rsidP="00CC2FB9">
            <w:pPr>
              <w:pStyle w:val="Sansinterligne"/>
            </w:pPr>
            <w:r w:rsidRPr="00CC2FB9">
              <w:t>Métolachlore</w:t>
            </w:r>
          </w:p>
        </w:tc>
        <w:tc>
          <w:tcPr>
            <w:tcW w:w="843" w:type="dxa"/>
            <w:shd w:val="clear" w:color="auto" w:fill="FFC000" w:themeFill="accent4"/>
            <w:vAlign w:val="bottom"/>
          </w:tcPr>
          <w:p w14:paraId="33C98FE5" w14:textId="499F0119" w:rsidR="00CC2FB9" w:rsidRPr="00CC2FB9" w:rsidRDefault="00CC2FB9" w:rsidP="00CC2FB9">
            <w:pPr>
              <w:pStyle w:val="Sansinterligne"/>
            </w:pPr>
            <w:proofErr w:type="gramStart"/>
            <w:r w:rsidRPr="00CC2FB9">
              <w:t>orange</w:t>
            </w:r>
            <w:proofErr w:type="gramEnd"/>
          </w:p>
        </w:tc>
        <w:tc>
          <w:tcPr>
            <w:tcW w:w="843" w:type="dxa"/>
            <w:shd w:val="clear" w:color="auto" w:fill="FFFF00"/>
            <w:vAlign w:val="bottom"/>
          </w:tcPr>
          <w:p w14:paraId="56A224B3" w14:textId="73F9F176" w:rsidR="00CC2FB9" w:rsidRPr="00CC2FB9" w:rsidRDefault="00CC2FB9" w:rsidP="00CC2FB9">
            <w:pPr>
              <w:pStyle w:val="Sansinterligne"/>
            </w:pPr>
            <w:proofErr w:type="spellStart"/>
            <w:proofErr w:type="gramStart"/>
            <w:r w:rsidRPr="00CC2FB9">
              <w:t>yellow</w:t>
            </w:r>
            <w:proofErr w:type="spellEnd"/>
            <w:proofErr w:type="gramEnd"/>
          </w:p>
        </w:tc>
        <w:tc>
          <w:tcPr>
            <w:tcW w:w="843" w:type="dxa"/>
            <w:shd w:val="clear" w:color="auto" w:fill="5B9BD5" w:themeFill="accent5"/>
            <w:vAlign w:val="bottom"/>
          </w:tcPr>
          <w:p w14:paraId="2566BF12" w14:textId="56B12810"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16318BA5" w14:textId="77777777" w:rsidTr="00CC2FB9">
        <w:tc>
          <w:tcPr>
            <w:tcW w:w="1216" w:type="dxa"/>
            <w:vMerge/>
          </w:tcPr>
          <w:p w14:paraId="585210C8" w14:textId="77777777" w:rsidR="00CC2FB9" w:rsidRPr="00CC2FB9" w:rsidRDefault="00CC2FB9" w:rsidP="00CC2FB9">
            <w:pPr>
              <w:pStyle w:val="Sansinterligne"/>
            </w:pPr>
          </w:p>
        </w:tc>
        <w:tc>
          <w:tcPr>
            <w:tcW w:w="2372" w:type="dxa"/>
          </w:tcPr>
          <w:p w14:paraId="5F5AB72D" w14:textId="6E5B75E8" w:rsidR="00CC2FB9" w:rsidRPr="00CC2FB9" w:rsidRDefault="00CC2FB9" w:rsidP="00CC2FB9">
            <w:pPr>
              <w:pStyle w:val="Sansinterligne"/>
            </w:pPr>
            <w:proofErr w:type="spellStart"/>
            <w:r w:rsidRPr="00CC2FB9">
              <w:t>Propazine</w:t>
            </w:r>
            <w:proofErr w:type="spellEnd"/>
          </w:p>
        </w:tc>
        <w:tc>
          <w:tcPr>
            <w:tcW w:w="843" w:type="dxa"/>
            <w:shd w:val="clear" w:color="auto" w:fill="5B9BD5" w:themeFill="accent5"/>
            <w:vAlign w:val="bottom"/>
          </w:tcPr>
          <w:p w14:paraId="3632101E" w14:textId="655AD2BD"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39A10F6A" w14:textId="68539033" w:rsidR="00CC2FB9" w:rsidRPr="00CC2FB9" w:rsidRDefault="00CC2FB9" w:rsidP="00CC2FB9">
            <w:pPr>
              <w:pStyle w:val="Sansinterligne"/>
            </w:pPr>
            <w:proofErr w:type="spellStart"/>
            <w:proofErr w:type="gramStart"/>
            <w:r w:rsidRPr="00CC2FB9">
              <w:t>blue</w:t>
            </w:r>
            <w:proofErr w:type="spellEnd"/>
            <w:proofErr w:type="gramEnd"/>
          </w:p>
        </w:tc>
        <w:tc>
          <w:tcPr>
            <w:tcW w:w="843" w:type="dxa"/>
            <w:shd w:val="clear" w:color="auto" w:fill="5B9BD5" w:themeFill="accent5"/>
            <w:vAlign w:val="bottom"/>
          </w:tcPr>
          <w:p w14:paraId="72D9180B" w14:textId="68CFD1D0" w:rsidR="00CC2FB9" w:rsidRPr="00CC2FB9" w:rsidRDefault="00CC2FB9" w:rsidP="00CC2FB9">
            <w:pPr>
              <w:pStyle w:val="Sansinterligne"/>
            </w:pPr>
            <w:proofErr w:type="spellStart"/>
            <w:proofErr w:type="gramStart"/>
            <w:r w:rsidRPr="00CC2FB9">
              <w:t>blue</w:t>
            </w:r>
            <w:proofErr w:type="spellEnd"/>
            <w:proofErr w:type="gramEnd"/>
          </w:p>
        </w:tc>
      </w:tr>
      <w:tr w:rsidR="00CC2FB9" w:rsidRPr="00CC2FB9" w14:paraId="3F782D3A" w14:textId="77777777" w:rsidTr="00CC2FB9">
        <w:tc>
          <w:tcPr>
            <w:tcW w:w="1216" w:type="dxa"/>
            <w:vMerge/>
          </w:tcPr>
          <w:p w14:paraId="07660D15" w14:textId="77777777" w:rsidR="00CC2FB9" w:rsidRPr="00CC2FB9" w:rsidRDefault="00CC2FB9" w:rsidP="00CC2FB9">
            <w:pPr>
              <w:pStyle w:val="Sansinterligne"/>
            </w:pPr>
          </w:p>
        </w:tc>
        <w:tc>
          <w:tcPr>
            <w:tcW w:w="2372" w:type="dxa"/>
          </w:tcPr>
          <w:p w14:paraId="7110A103" w14:textId="2AC32E5F" w:rsidR="00CC2FB9" w:rsidRPr="00CC2FB9" w:rsidRDefault="00CC2FB9" w:rsidP="00CC2FB9">
            <w:pPr>
              <w:pStyle w:val="Sansinterligne"/>
            </w:pPr>
            <w:r w:rsidRPr="00CC2FB9">
              <w:t xml:space="preserve">Terbuthylazine </w:t>
            </w:r>
            <w:proofErr w:type="spellStart"/>
            <w:r w:rsidRPr="00CC2FB9">
              <w:t>désethyl</w:t>
            </w:r>
            <w:proofErr w:type="spellEnd"/>
          </w:p>
        </w:tc>
        <w:tc>
          <w:tcPr>
            <w:tcW w:w="843" w:type="dxa"/>
            <w:shd w:val="clear" w:color="auto" w:fill="92D050"/>
            <w:vAlign w:val="bottom"/>
          </w:tcPr>
          <w:p w14:paraId="25FDEDBF" w14:textId="07B0F7E0" w:rsidR="00CC2FB9" w:rsidRPr="00CC2FB9" w:rsidRDefault="00CC2FB9" w:rsidP="00CC2FB9">
            <w:pPr>
              <w:pStyle w:val="Sansinterligne"/>
            </w:pPr>
            <w:proofErr w:type="gramStart"/>
            <w:r w:rsidRPr="00CC2FB9">
              <w:t>green</w:t>
            </w:r>
            <w:proofErr w:type="gramEnd"/>
          </w:p>
        </w:tc>
        <w:tc>
          <w:tcPr>
            <w:tcW w:w="843" w:type="dxa"/>
            <w:shd w:val="clear" w:color="auto" w:fill="92D050"/>
            <w:vAlign w:val="bottom"/>
          </w:tcPr>
          <w:p w14:paraId="19968365" w14:textId="2B2201A7" w:rsidR="00CC2FB9" w:rsidRPr="00CC2FB9" w:rsidRDefault="00CC2FB9" w:rsidP="00CC2FB9">
            <w:pPr>
              <w:pStyle w:val="Sansinterligne"/>
            </w:pPr>
            <w:proofErr w:type="gramStart"/>
            <w:r w:rsidRPr="00CC2FB9">
              <w:t>green</w:t>
            </w:r>
            <w:proofErr w:type="gramEnd"/>
          </w:p>
        </w:tc>
        <w:tc>
          <w:tcPr>
            <w:tcW w:w="843" w:type="dxa"/>
            <w:shd w:val="clear" w:color="auto" w:fill="92D050"/>
            <w:vAlign w:val="bottom"/>
          </w:tcPr>
          <w:p w14:paraId="3E3B6659" w14:textId="52A61CC3" w:rsidR="00CC2FB9" w:rsidRPr="00CC2FB9" w:rsidRDefault="00CC2FB9" w:rsidP="00CC2FB9">
            <w:pPr>
              <w:pStyle w:val="Sansinterligne"/>
            </w:pPr>
            <w:proofErr w:type="gramStart"/>
            <w:r w:rsidRPr="00CC2FB9">
              <w:t>green</w:t>
            </w:r>
            <w:proofErr w:type="gramEnd"/>
          </w:p>
        </w:tc>
      </w:tr>
      <w:tr w:rsidR="00CC2FB9" w:rsidRPr="00CC2FB9" w14:paraId="091E6061" w14:textId="77777777" w:rsidTr="00AD50AF">
        <w:tc>
          <w:tcPr>
            <w:tcW w:w="1216" w:type="dxa"/>
          </w:tcPr>
          <w:p w14:paraId="1A48B95E" w14:textId="6C6C0F92" w:rsidR="00CC2FB9" w:rsidRPr="00CC2FB9" w:rsidRDefault="00CC2FB9" w:rsidP="00CC2FB9">
            <w:pPr>
              <w:pStyle w:val="Sansinterligne"/>
            </w:pPr>
            <w:r w:rsidRPr="00CC2FB9">
              <w:t>Insecticide</w:t>
            </w:r>
          </w:p>
        </w:tc>
        <w:tc>
          <w:tcPr>
            <w:tcW w:w="2372" w:type="dxa"/>
          </w:tcPr>
          <w:p w14:paraId="72FC1DDE" w14:textId="61038A39" w:rsidR="00CC2FB9" w:rsidRPr="00CC2FB9" w:rsidRDefault="00CC2FB9" w:rsidP="00CC2FB9">
            <w:pPr>
              <w:pStyle w:val="Sansinterligne"/>
            </w:pPr>
            <w:r w:rsidRPr="00CC2FB9">
              <w:t>Fipronil</w:t>
            </w:r>
          </w:p>
        </w:tc>
        <w:tc>
          <w:tcPr>
            <w:tcW w:w="843" w:type="dxa"/>
            <w:shd w:val="clear" w:color="auto" w:fill="92D050"/>
            <w:vAlign w:val="bottom"/>
          </w:tcPr>
          <w:p w14:paraId="4D12BBDE" w14:textId="1C2D51D6" w:rsidR="00CC2FB9" w:rsidRPr="00CC2FB9" w:rsidRDefault="00CC2FB9" w:rsidP="00CC2FB9">
            <w:pPr>
              <w:pStyle w:val="Sansinterligne"/>
            </w:pPr>
            <w:proofErr w:type="gramStart"/>
            <w:r w:rsidRPr="00CC2FB9">
              <w:t>green</w:t>
            </w:r>
            <w:proofErr w:type="gramEnd"/>
          </w:p>
        </w:tc>
        <w:tc>
          <w:tcPr>
            <w:tcW w:w="843" w:type="dxa"/>
            <w:shd w:val="clear" w:color="auto" w:fill="92D050"/>
            <w:vAlign w:val="bottom"/>
          </w:tcPr>
          <w:p w14:paraId="62BE14FA" w14:textId="11A94E8B" w:rsidR="00CC2FB9" w:rsidRPr="00CC2FB9" w:rsidRDefault="00CC2FB9" w:rsidP="00CC2FB9">
            <w:pPr>
              <w:pStyle w:val="Sansinterligne"/>
            </w:pPr>
            <w:proofErr w:type="gramStart"/>
            <w:r w:rsidRPr="00CC2FB9">
              <w:t>green</w:t>
            </w:r>
            <w:proofErr w:type="gramEnd"/>
          </w:p>
        </w:tc>
        <w:tc>
          <w:tcPr>
            <w:tcW w:w="843" w:type="dxa"/>
            <w:shd w:val="clear" w:color="auto" w:fill="FFC000" w:themeFill="accent4"/>
            <w:vAlign w:val="bottom"/>
          </w:tcPr>
          <w:p w14:paraId="3137B927" w14:textId="2736EF22" w:rsidR="00CC2FB9" w:rsidRPr="00CC2FB9" w:rsidRDefault="00CC2FB9" w:rsidP="00CC2FB9">
            <w:pPr>
              <w:pStyle w:val="Sansinterligne"/>
            </w:pPr>
            <w:proofErr w:type="gramStart"/>
            <w:r w:rsidRPr="00CC2FB9">
              <w:t>orange</w:t>
            </w:r>
            <w:proofErr w:type="gramEnd"/>
          </w:p>
        </w:tc>
      </w:tr>
    </w:tbl>
    <w:p w14:paraId="56EBCA75" w14:textId="77777777" w:rsidR="00F33E0C" w:rsidRPr="00DE4ECE" w:rsidRDefault="00F33E0C" w:rsidP="00DE4ECE">
      <w:pPr>
        <w:rPr>
          <w:lang w:val="en-US"/>
        </w:rPr>
      </w:pPr>
    </w:p>
    <w:p w14:paraId="41B4A375" w14:textId="6F33A6F0" w:rsidR="00DC0450" w:rsidRDefault="00DC0450" w:rsidP="00DC0450">
      <w:pPr>
        <w:pStyle w:val="Titre3"/>
        <w:rPr>
          <w:lang w:val="en-US"/>
        </w:rPr>
      </w:pPr>
      <w:r w:rsidRPr="003014C0">
        <w:rPr>
          <w:lang w:val="en-US"/>
        </w:rPr>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 xml:space="preserve">ecological quality of marine and </w:t>
      </w:r>
      <w:r w:rsidRPr="004B32E8">
        <w:rPr>
          <w:rStyle w:val="lev"/>
          <w:lang w:val="en-US"/>
        </w:rPr>
        <w:lastRenderedPageBreak/>
        <w:t>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5"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CC2FB9"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6" w:name="_Hlk204160036"/>
      <w:bookmarkEnd w:id="5"/>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7" w:name="_Hlk204160015"/>
      <w:bookmarkEnd w:id="6"/>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8" w:name="_Hlk204160562"/>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lastRenderedPageBreak/>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9" w:name="_Hlk204160125"/>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10"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10"/>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9"/>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proofErr w:type="spellStart"/>
      <w:r>
        <w:rPr>
          <w:lang w:val="en-US"/>
        </w:rPr>
        <w:lastRenderedPageBreak/>
        <w:t>Physico</w:t>
      </w:r>
      <w:proofErr w:type="spellEnd"/>
      <w:r>
        <w:rPr>
          <w:lang w:val="en-US"/>
        </w:rPr>
        <w:t>-chemical parameters</w:t>
      </w:r>
    </w:p>
    <w:p w14:paraId="37A6ECF2" w14:textId="3F8250C1"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F428A5">
        <w:rPr>
          <w:noProof/>
        </w:rPr>
        <w:t>5</w:t>
      </w:r>
      <w:r w:rsidR="002A48F8">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rsidRPr="002B01FF"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01DF00E9"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3147544B"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6% of the threshold value per year, </w:t>
      </w:r>
      <w:proofErr w:type="spellStart"/>
      <w:r>
        <w:rPr>
          <w:lang w:val="en-US"/>
        </w:rPr>
        <w:t>p.value</w:t>
      </w:r>
      <w:proofErr w:type="spellEnd"/>
      <w:r>
        <w:rPr>
          <w:lang w:val="en-US"/>
        </w:rPr>
        <w:t xml:space="preserv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307BFEF0"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HBCDD in the Loire estuary, where a slight</w:t>
      </w:r>
      <w:r w:rsidR="001B6102">
        <w:rPr>
          <w:lang w:val="en-US"/>
        </w:rPr>
        <w:t xml:space="preserve"> but 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0.005% of the </w:t>
      </w:r>
      <w:r w:rsidR="00060B65">
        <w:rPr>
          <w:lang w:val="en-US"/>
        </w:rPr>
        <w:t>EQS</w:t>
      </w:r>
      <w:r>
        <w:rPr>
          <w:lang w:val="en-US"/>
        </w:rPr>
        <w:t xml:space="preserve"> value per year, </w:t>
      </w:r>
      <w:proofErr w:type="spellStart"/>
      <w:r>
        <w:rPr>
          <w:lang w:val="en-US"/>
        </w:rPr>
        <w:t>p.value</w:t>
      </w:r>
      <w:proofErr w:type="spellEnd"/>
      <w:r>
        <w:rPr>
          <w:lang w:val="en-US"/>
        </w:rPr>
        <w:t xml:space="preserve"> = 0.006).</w:t>
      </w:r>
    </w:p>
    <w:p w14:paraId="1337FD91" w14:textId="0D336B1A" w:rsidR="00E9626D"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060B65">
        <w:rPr>
          <w:lang w:val="en-US"/>
        </w:rPr>
        <w:t>:</w:t>
      </w:r>
      <w:r>
        <w:rPr>
          <w:lang w:val="en-US"/>
        </w:rPr>
        <w:t xml:space="preserve"> </w:t>
      </w:r>
      <w:r w:rsidR="00060B65">
        <w:rPr>
          <w:lang w:val="en-US"/>
        </w:rPr>
        <w:t>906%</w:t>
      </w:r>
      <w:r w:rsidR="001B6102">
        <w:rPr>
          <w:lang w:val="en-US"/>
        </w:rPr>
        <w:t xml:space="preserve"> 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1B6102">
        <w:rPr>
          <w:lang w:val="en-US"/>
        </w:rPr>
        <w:t>However</w:t>
      </w:r>
      <w:r w:rsidR="00060B65">
        <w:rPr>
          <w:lang w:val="en-US"/>
        </w:rPr>
        <w:t xml:space="preserve">, </w:t>
      </w:r>
      <w:r w:rsidR="001B6102">
        <w:rPr>
          <w:lang w:val="en-US"/>
        </w:rPr>
        <w:t xml:space="preserve">the magnitude of decline remains limited relative to </w:t>
      </w:r>
      <w:r w:rsidR="00060B65">
        <w:rPr>
          <w:lang w:val="en-US"/>
        </w:rPr>
        <w:t xml:space="preserve">the </w:t>
      </w:r>
      <w:r w:rsidR="001B6102">
        <w:rPr>
          <w:lang w:val="en-US"/>
        </w:rPr>
        <w:t xml:space="preserve">extent of </w:t>
      </w:r>
      <w:r w:rsidR="00060B65">
        <w:rPr>
          <w:lang w:val="en-US"/>
        </w:rPr>
        <w:t>EQS</w:t>
      </w:r>
      <w:r w:rsidR="001B6102">
        <w:rPr>
          <w:lang w:val="en-US"/>
        </w:rPr>
        <w:t xml:space="preserve"> exceedan</w:t>
      </w:r>
      <w:r w:rsidR="00AC4FBA">
        <w:rPr>
          <w:lang w:val="en-US"/>
        </w:rPr>
        <w:t>ce</w:t>
      </w:r>
      <w:r w:rsidR="00060B65">
        <w:rPr>
          <w:lang w:val="en-US"/>
        </w:rPr>
        <w:t xml:space="preserve"> (Spearman’s </w:t>
      </w:r>
      <w:r w:rsidR="00060B65">
        <w:t>ρ</w:t>
      </w:r>
      <w:r w:rsidR="00060B65">
        <w:rPr>
          <w:lang w:val="en-US"/>
        </w:rPr>
        <w:t xml:space="preserve"> </w:t>
      </w:r>
      <w:r w:rsidR="001B6102">
        <w:rPr>
          <w:lang w:val="en-US"/>
        </w:rPr>
        <w:t>ranging from</w:t>
      </w:r>
      <w:r w:rsidR="00060B65">
        <w:rPr>
          <w:lang w:val="en-US"/>
        </w:rPr>
        <w:t xml:space="preserve"> </w:t>
      </w:r>
      <w:r w:rsidR="001B6102">
        <w:rPr>
          <w:lang w:val="en-US"/>
        </w:rPr>
        <w:t>-</w:t>
      </w:r>
      <w:r w:rsidR="00060B65">
        <w:rPr>
          <w:lang w:val="en-US"/>
        </w:rPr>
        <w:t>75 to -92% of the EQS value per year).</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75DD27E3"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No significant trends have been identified over this relatively short monitoring period. Although a statistically significant decrease was observed in the Seine estuary (</w:t>
      </w:r>
      <w:r w:rsidR="006520A8" w:rsidRPr="006520A8">
        <w:rPr>
          <w:rStyle w:val="Accentuation"/>
          <w:lang w:val="en-US"/>
        </w:rPr>
        <w:t>p</w:t>
      </w:r>
      <w:r w:rsidR="006520A8" w:rsidRPr="006520A8">
        <w:rPr>
          <w:lang w:val="en-US"/>
        </w:rPr>
        <w:t xml:space="preserve"> =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1026EFC0" w:rsidR="00467BCC" w:rsidRPr="002A48F8"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7DEF063A" w14:textId="77777777" w:rsidR="002F2BAC" w:rsidRPr="002F2BAC" w:rsidRDefault="002F2BAC" w:rsidP="002F2BAC">
      <w:pPr>
        <w:pStyle w:val="Titre3"/>
        <w:rPr>
          <w:lang w:val="en-US"/>
        </w:rPr>
      </w:pPr>
      <w:r w:rsidRPr="002F2BAC">
        <w:rPr>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proofErr w:type="spellStart"/>
      <w:r>
        <w:rPr>
          <w:lang w:val="en-US"/>
        </w:rPr>
        <w:lastRenderedPageBreak/>
        <w:t>Physico</w:t>
      </w:r>
      <w:proofErr w:type="spellEnd"/>
      <w:r>
        <w:rPr>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1F2645E5" w14:textId="306E247D" w:rsidR="00B62E17" w:rsidRDefault="00B62E17" w:rsidP="00B62E17">
      <w:pPr>
        <w:pStyle w:val="Titre3"/>
      </w:pPr>
      <w:r w:rsidRPr="0026407B">
        <w:t>Contamination</w:t>
      </w:r>
    </w:p>
    <w:p w14:paraId="0C7AAD39" w14:textId="28DC6FB2" w:rsidR="0026407B" w:rsidRDefault="0026407B" w:rsidP="0026407B">
      <w:pPr>
        <w:pStyle w:val="Titre4"/>
      </w:pPr>
      <w:r>
        <w:t>PBDE</w:t>
      </w:r>
    </w:p>
    <w:p w14:paraId="2BB5C8A5" w14:textId="57FE39B6" w:rsidR="0026407B" w:rsidRDefault="0026407B" w:rsidP="0026407B">
      <w:r>
        <w:fldChar w:fldCharType="begin"/>
      </w:r>
      <w: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26407B">
        <w:rPr>
          <w:rFonts w:ascii="Calibri Light" w:hAnsi="Calibri Light" w:cs="Calibri Light"/>
        </w:rPr>
        <w:t>(Ifremer, 2025)</w:t>
      </w:r>
      <w:r>
        <w:fldChar w:fldCharType="end"/>
      </w:r>
      <w:r>
        <w:t> : « </w:t>
      </w:r>
      <w:r w:rsidRPr="0026407B">
        <w:t xml:space="preserve">La production mondiale des PBDE a augmenté de façon exponentielle depuis les années 80. Depuis août 2004, les mélanges techniques penta-bromés et octa-bromés sont interdits d’utilisation en </w:t>
      </w:r>
      <w:r w:rsidR="009D0722">
        <w:t>=</w:t>
      </w:r>
      <w:r w:rsidRPr="0026407B">
        <w:t xml:space="preserve"> Europe puis interdits par la Convention de Stockholm en mai 2009. Aujourd’hui les PBDE ne sont plus produits en France et en Europe. Le </w:t>
      </w:r>
      <w:proofErr w:type="spellStart"/>
      <w:r w:rsidRPr="0026407B">
        <w:t>PeBDE</w:t>
      </w:r>
      <w:proofErr w:type="spellEnd"/>
      <w:r w:rsidRPr="0026407B">
        <w:t xml:space="preserve"> (BDE-28, BDE-47, BDE-99, BDE-100, BDE-153, et BDE-154) est classé en tant que substance dangereuse prioritaire et les PBDE ont été intégrés à l’annexe X de la DCE.</w:t>
      </w:r>
      <w:r>
        <w:t> »</w:t>
      </w:r>
    </w:p>
    <w:p w14:paraId="4EF8D003" w14:textId="23E6112F" w:rsidR="009D0722" w:rsidRPr="0026407B" w:rsidRDefault="009D0722" w:rsidP="009D0722">
      <w:pPr>
        <w:pStyle w:val="Titre4"/>
      </w:pPr>
      <w:r>
        <w:t xml:space="preserve">Composés non </w:t>
      </w:r>
      <w:r w:rsidR="00651A46">
        <w:t>règlementés</w:t>
      </w:r>
    </w:p>
    <w:p w14:paraId="5A3F7DAA" w14:textId="77777777" w:rsidR="007D47F5" w:rsidRPr="0026407B" w:rsidRDefault="007D47F5" w:rsidP="007D47F5">
      <w:pPr>
        <w:pStyle w:val="Titre4"/>
      </w:pPr>
      <w:r w:rsidRPr="0026407B">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1"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rsidRPr="00B62E17"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rsidRPr="00B62E17"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rsidRPr="00B62E17"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rsidRPr="00B62E17">
              <w:rPr>
                <w:lang w:val="en-US"/>
              </w:rPr>
              <w:t>edium size sand</w:t>
            </w:r>
          </w:p>
        </w:tc>
        <w:tc>
          <w:tcPr>
            <w:tcW w:w="1134" w:type="dxa"/>
          </w:tcPr>
          <w:p w14:paraId="05C875C0" w14:textId="6737652A" w:rsidR="00593ACB" w:rsidRDefault="00593ACB" w:rsidP="005E06B3">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rsidRPr="00B62E17"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rsidRPr="00B62E17"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2B01FF"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2B01FF"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3699" w:type="dxa"/>
          </w:tcPr>
          <w:p w14:paraId="696713FD" w14:textId="260AE35C" w:rsidR="00433849" w:rsidRPr="0041522F" w:rsidRDefault="00433849" w:rsidP="00B057E0">
            <w:pPr>
              <w:pStyle w:val="Paragraphedeliste"/>
              <w:numPr>
                <w:ilvl w:val="0"/>
                <w:numId w:val="15"/>
              </w:numPr>
              <w:ind w:left="0" w:firstLine="0"/>
            </w:pPr>
            <w:proofErr w:type="spellStart"/>
            <w:r w:rsidRPr="0041522F">
              <w:t>Oligochaetes</w:t>
            </w:r>
            <w:proofErr w:type="spellEnd"/>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w:t>
            </w:r>
            <w:proofErr w:type="spellStart"/>
            <w:r w:rsidRPr="0041522F">
              <w:t>Capitellidae</w:t>
            </w:r>
            <w:proofErr w:type="spellEnd"/>
            <w:r w:rsidRPr="0041522F">
              <w:t xml:space="preserve"> (</w:t>
            </w:r>
            <w:proofErr w:type="spellStart"/>
            <w:r w:rsidRPr="0041522F">
              <w:t>Heteromastus</w:t>
            </w:r>
            <w:proofErr w:type="spellEnd"/>
            <w:r w:rsidRPr="0041522F">
              <w:t xml:space="preserve"> </w:t>
            </w:r>
            <w:proofErr w:type="spellStart"/>
            <w:r w:rsidRPr="0041522F">
              <w:t>sp</w:t>
            </w:r>
            <w:proofErr w:type="spellEnd"/>
            <w:r w:rsidRPr="0041522F">
              <w:t xml:space="preserve">.), </w:t>
            </w:r>
            <w:proofErr w:type="spellStart"/>
            <w:r w:rsidRPr="0041522F">
              <w:t>Spionidae</w:t>
            </w:r>
            <w:proofErr w:type="spellEnd"/>
            <w:r w:rsidRPr="0041522F">
              <w:t xml:space="preserve">, </w:t>
            </w:r>
            <w:proofErr w:type="spellStart"/>
            <w:r w:rsidRPr="0041522F">
              <w:t>Nereidae</w:t>
            </w:r>
            <w:proofErr w:type="spellEnd"/>
            <w:r w:rsidRPr="0041522F">
              <w:t xml:space="preserve">, </w:t>
            </w:r>
            <w:proofErr w:type="spellStart"/>
            <w:r w:rsidRPr="0041522F">
              <w:t>Phyllodocidae</w:t>
            </w:r>
            <w:proofErr w:type="spellEnd"/>
            <w:r w:rsidRPr="0041522F">
              <w:br/>
            </w:r>
            <w:proofErr w:type="spellStart"/>
            <w:r w:rsidRPr="0041522F">
              <w:t>Some</w:t>
            </w:r>
            <w:proofErr w:type="spellEnd"/>
            <w:r w:rsidRPr="0041522F">
              <w:t xml:space="preserve"> </w:t>
            </w:r>
            <w:proofErr w:type="spellStart"/>
            <w:r w:rsidRPr="0041522F">
              <w:t>crustaceans</w:t>
            </w:r>
            <w:proofErr w:type="spellEnd"/>
            <w:r w:rsidRPr="0041522F">
              <w:t xml:space="preserve">: </w:t>
            </w:r>
            <w:proofErr w:type="spellStart"/>
            <w:r w:rsidRPr="0041522F">
              <w:t>Corophium</w:t>
            </w:r>
            <w:proofErr w:type="spellEnd"/>
            <w:r w:rsidRPr="0041522F">
              <w:t xml:space="preserve"> </w:t>
            </w:r>
            <w:proofErr w:type="spellStart"/>
            <w:r w:rsidRPr="0041522F">
              <w:t>volutator</w:t>
            </w:r>
            <w:proofErr w:type="spellEnd"/>
            <w:r w:rsidRPr="0041522F">
              <w:t xml:space="preserve">, </w:t>
            </w:r>
            <w:proofErr w:type="spellStart"/>
            <w:r w:rsidRPr="0041522F">
              <w:t>Cyathura</w:t>
            </w:r>
            <w:proofErr w:type="spellEnd"/>
            <w:r w:rsidRPr="0041522F">
              <w:t xml:space="preserve"> </w:t>
            </w:r>
            <w:proofErr w:type="spellStart"/>
            <w:r w:rsidRPr="0041522F">
              <w:t>carinata</w:t>
            </w:r>
            <w:proofErr w:type="spellEnd"/>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393726E9" w14:textId="77777777" w:rsidR="00431130" w:rsidRPr="00431130" w:rsidRDefault="00C54F3C" w:rsidP="00431130">
      <w:pPr>
        <w:pStyle w:val="Bibliographie"/>
        <w:rPr>
          <w:rFonts w:ascii="Calibri Light" w:hAnsi="Calibri Light" w:cs="Calibri Light"/>
        </w:rPr>
      </w:pPr>
      <w:r>
        <w:rPr>
          <w:lang w:val="en-US"/>
        </w:rPr>
        <w:fldChar w:fldCharType="begin"/>
      </w:r>
      <w:r w:rsidR="00EE7FEA" w:rsidRPr="009C5143">
        <w:instrText xml:space="preserve"> ADDIN ZOTERO_BIBL {"uncited":[],"omitted":[],"custom":[]} CSL_BIBLIOGRAPHY </w:instrText>
      </w:r>
      <w:r>
        <w:rPr>
          <w:lang w:val="en-US"/>
        </w:rPr>
        <w:fldChar w:fldCharType="separate"/>
      </w:r>
      <w:r w:rsidR="00431130" w:rsidRPr="00431130">
        <w:rPr>
          <w:rFonts w:ascii="Calibri Light" w:hAnsi="Calibri Light" w:cs="Calibri Light"/>
        </w:rPr>
        <w:t xml:space="preserve">Amouroux, I. </w:t>
      </w:r>
      <w:r w:rsidR="00431130" w:rsidRPr="00431130">
        <w:rPr>
          <w:rFonts w:ascii="Calibri Light" w:hAnsi="Calibri Light" w:cs="Calibri Light"/>
          <w:i/>
          <w:iCs/>
        </w:rPr>
        <w:t>et al.</w:t>
      </w:r>
      <w:r w:rsidR="00431130" w:rsidRPr="00431130">
        <w:rPr>
          <w:rFonts w:ascii="Calibri Light" w:hAnsi="Calibri Light" w:cs="Calibri Light"/>
        </w:rPr>
        <w:t xml:space="preserve"> (2025) ‘</w:t>
      </w:r>
      <w:proofErr w:type="spellStart"/>
      <w:r w:rsidR="00431130" w:rsidRPr="00431130">
        <w:rPr>
          <w:rFonts w:ascii="Calibri Light" w:hAnsi="Calibri Light" w:cs="Calibri Light"/>
        </w:rPr>
        <w:t>Emergent’Sea</w:t>
      </w:r>
      <w:proofErr w:type="spellEnd"/>
      <w:r w:rsidR="00431130" w:rsidRPr="00431130">
        <w:rPr>
          <w:rFonts w:ascii="Calibri Light" w:hAnsi="Calibri Light" w:cs="Calibri Light"/>
        </w:rPr>
        <w:t xml:space="preserve">. Recherche des substances d’intérêt émergent en milieu marin’, </w:t>
      </w:r>
      <w:proofErr w:type="spellStart"/>
      <w:r w:rsidR="00431130" w:rsidRPr="00431130">
        <w:rPr>
          <w:rFonts w:ascii="Calibri Light" w:hAnsi="Calibri Light" w:cs="Calibri Light"/>
          <w:i/>
          <w:iCs/>
        </w:rPr>
        <w:t>Ref</w:t>
      </w:r>
      <w:proofErr w:type="spellEnd"/>
      <w:r w:rsidR="00431130" w:rsidRPr="00431130">
        <w:rPr>
          <w:rFonts w:ascii="Calibri Light" w:hAnsi="Calibri Light" w:cs="Calibri Light"/>
          <w:i/>
          <w:iCs/>
        </w:rPr>
        <w:t>. Ifremer/RBE/CCEM‐ARC‐15.12.2024</w:t>
      </w:r>
      <w:r w:rsidR="00431130" w:rsidRPr="00431130">
        <w:rPr>
          <w:rFonts w:ascii="Calibri Light" w:hAnsi="Calibri Light" w:cs="Calibri Light"/>
        </w:rPr>
        <w:t>, Contrat R&amp;D OFB 21‐453, p. 61.</w:t>
      </w:r>
    </w:p>
    <w:p w14:paraId="13DC9C27"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rPr>
        <w:t xml:space="preserve">Blanchet, H. </w:t>
      </w:r>
      <w:r w:rsidRPr="00431130">
        <w:rPr>
          <w:rFonts w:ascii="Calibri Light" w:hAnsi="Calibri Light" w:cs="Calibri Light"/>
          <w:i/>
          <w:iCs/>
        </w:rPr>
        <w:t>et al.</w:t>
      </w:r>
      <w:r w:rsidRPr="00431130">
        <w:rPr>
          <w:rFonts w:ascii="Calibri Light" w:hAnsi="Calibri Light" w:cs="Calibri Light"/>
        </w:rPr>
        <w:t xml:space="preserve"> (2025) </w:t>
      </w:r>
      <w:r w:rsidRPr="00431130">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431130">
        <w:rPr>
          <w:rFonts w:ascii="Calibri Light" w:hAnsi="Calibri Light" w:cs="Calibri Light"/>
        </w:rPr>
        <w:t xml:space="preserve">. </w:t>
      </w:r>
      <w:r w:rsidRPr="00431130">
        <w:rPr>
          <w:rFonts w:ascii="Calibri Light" w:hAnsi="Calibri Light" w:cs="Calibri Light"/>
          <w:lang w:val="en-US"/>
        </w:rPr>
        <w:t>Available at: https://archimer.ifremer.fr/doc/00887/99923/118418.pdf (Accessed: 9 July 2025).</w:t>
      </w:r>
    </w:p>
    <w:p w14:paraId="115F400A"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431130">
        <w:rPr>
          <w:rFonts w:ascii="Calibri Light" w:hAnsi="Calibri Light" w:cs="Calibri Light"/>
          <w:i/>
          <w:iCs/>
          <w:lang w:val="en-US"/>
        </w:rPr>
        <w:t>Marine Pollution Bulletin</w:t>
      </w:r>
      <w:r w:rsidRPr="00431130">
        <w:rPr>
          <w:rFonts w:ascii="Calibri Light" w:hAnsi="Calibri Light" w:cs="Calibri Light"/>
          <w:lang w:val="en-US"/>
        </w:rPr>
        <w:t>, 40(12), pp. 1100–1114. Available at: https://doi.org/10.1016/S0025-326X(00)00061-8.</w:t>
      </w:r>
    </w:p>
    <w:p w14:paraId="0E287822"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Borja, A. and </w:t>
      </w:r>
      <w:proofErr w:type="spellStart"/>
      <w:r w:rsidRPr="00431130">
        <w:rPr>
          <w:rFonts w:ascii="Calibri Light" w:hAnsi="Calibri Light" w:cs="Calibri Light"/>
          <w:lang w:val="en-US"/>
        </w:rPr>
        <w:t>Muxika</w:t>
      </w:r>
      <w:proofErr w:type="spellEnd"/>
      <w:r w:rsidRPr="00431130">
        <w:rPr>
          <w:rFonts w:ascii="Calibri Light" w:hAnsi="Calibri Light" w:cs="Calibri Light"/>
          <w:lang w:val="en-US"/>
        </w:rPr>
        <w:t xml:space="preserve">, I. (2005) ‘Guidelines for the use of AMBI (AZTI’s Marine Biotic Index) in the assessment of the benthic ecological quality’, </w:t>
      </w:r>
      <w:r w:rsidRPr="00431130">
        <w:rPr>
          <w:rFonts w:ascii="Calibri Light" w:hAnsi="Calibri Light" w:cs="Calibri Light"/>
          <w:i/>
          <w:iCs/>
          <w:lang w:val="en-US"/>
        </w:rPr>
        <w:t>Marine Pollution Bulletin</w:t>
      </w:r>
      <w:r w:rsidRPr="00431130">
        <w:rPr>
          <w:rFonts w:ascii="Calibri Light" w:hAnsi="Calibri Light" w:cs="Calibri Light"/>
          <w:lang w:val="en-US"/>
        </w:rPr>
        <w:t>, 50(7), pp. 787–789. Available at: https://doi.org/10.1016/j.marpolbul.2005.04.040.</w:t>
      </w:r>
    </w:p>
    <w:p w14:paraId="4195622E"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European Commission (2013) </w:t>
      </w:r>
      <w:r w:rsidRPr="00431130">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431130">
        <w:rPr>
          <w:rFonts w:ascii="Calibri Light" w:hAnsi="Calibri Light" w:cs="Calibri Light"/>
          <w:lang w:val="en-US"/>
        </w:rPr>
        <w:t>. Available at: https://eur-lex.europa.eu/eli/dir/2013/39/oj/eng (Accessed: 2 July 2025).</w:t>
      </w:r>
    </w:p>
    <w:p w14:paraId="1AE45089"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rPr>
        <w:t xml:space="preserve">Fouet, M. </w:t>
      </w:r>
      <w:r w:rsidRPr="00431130">
        <w:rPr>
          <w:rFonts w:ascii="Calibri Light" w:hAnsi="Calibri Light" w:cs="Calibri Light"/>
          <w:i/>
          <w:iCs/>
        </w:rPr>
        <w:t>et al.</w:t>
      </w:r>
      <w:r w:rsidRPr="00431130">
        <w:rPr>
          <w:rFonts w:ascii="Calibri Light" w:hAnsi="Calibri Light" w:cs="Calibri Light"/>
        </w:rPr>
        <w:t xml:space="preserve"> (2018) </w:t>
      </w:r>
      <w:r w:rsidRPr="00431130">
        <w:rPr>
          <w:rFonts w:ascii="Calibri Light" w:hAnsi="Calibri Light" w:cs="Calibri Light"/>
          <w:i/>
          <w:iCs/>
        </w:rPr>
        <w:t>Sélection d’un indicateur DCE « faune benthique invertébrée » adapté aux estuaires</w:t>
      </w:r>
      <w:r w:rsidRPr="00431130">
        <w:rPr>
          <w:rFonts w:ascii="Calibri Light" w:hAnsi="Calibri Light" w:cs="Calibri Light"/>
        </w:rPr>
        <w:t xml:space="preserve">. DOC00085633. Agence française pour la biodiversité - AFB, Université de Bordeaux </w:t>
      </w:r>
      <w:proofErr w:type="spellStart"/>
      <w:r w:rsidRPr="00431130">
        <w:rPr>
          <w:rFonts w:ascii="Calibri Light" w:hAnsi="Calibri Light" w:cs="Calibri Light"/>
        </w:rPr>
        <w:t>Irstea</w:t>
      </w:r>
      <w:proofErr w:type="spellEnd"/>
      <w:r w:rsidRPr="00431130">
        <w:rPr>
          <w:rFonts w:ascii="Calibri Light" w:hAnsi="Calibri Light" w:cs="Calibri Light"/>
        </w:rPr>
        <w:t xml:space="preserve">, p. 77. </w:t>
      </w:r>
      <w:r w:rsidRPr="00431130">
        <w:rPr>
          <w:rFonts w:ascii="Calibri Light" w:hAnsi="Calibri Light" w:cs="Calibri Light"/>
          <w:lang w:val="en-US"/>
        </w:rPr>
        <w:t>Available at: https://professionnels.ofb.fr/fr/doc/selection-dun-indicateur-dce-faune-benthique-invertebree-adapte-aux-estuaires (Accessed: 8 July 2025).</w:t>
      </w:r>
    </w:p>
    <w:p w14:paraId="43F258BC" w14:textId="77777777" w:rsidR="00431130" w:rsidRPr="00431130" w:rsidRDefault="00431130" w:rsidP="00431130">
      <w:pPr>
        <w:pStyle w:val="Bibliographie"/>
        <w:rPr>
          <w:rFonts w:ascii="Calibri Light" w:hAnsi="Calibri Light" w:cs="Calibri Light"/>
          <w:lang w:val="en-US"/>
        </w:rPr>
      </w:pPr>
      <w:proofErr w:type="spellStart"/>
      <w:r w:rsidRPr="00431130">
        <w:rPr>
          <w:rFonts w:ascii="Calibri Light" w:hAnsi="Calibri Light" w:cs="Calibri Light"/>
          <w:lang w:val="en-US"/>
        </w:rPr>
        <w:t>Fouet</w:t>
      </w:r>
      <w:proofErr w:type="spellEnd"/>
      <w:r w:rsidRPr="00431130">
        <w:rPr>
          <w:rFonts w:ascii="Calibri Light" w:hAnsi="Calibri Light" w:cs="Calibri Light"/>
          <w:lang w:val="en-US"/>
        </w:rPr>
        <w:t xml:space="preserve">, M., Blanchet, H. and Lepage, M. (2020) </w:t>
      </w:r>
      <w:r w:rsidRPr="00431130">
        <w:rPr>
          <w:rFonts w:ascii="Calibri Light" w:hAnsi="Calibri Light" w:cs="Calibri Light"/>
          <w:i/>
          <w:iCs/>
          <w:lang w:val="en-US"/>
        </w:rPr>
        <w:t>Intercalibration of biological elements for French transitional water bodies: benthic invertebrates</w:t>
      </w:r>
      <w:r w:rsidRPr="00431130">
        <w:rPr>
          <w:rFonts w:ascii="Calibri Light" w:hAnsi="Calibri Light" w:cs="Calibri Light"/>
          <w:lang w:val="en-US"/>
        </w:rPr>
        <w:t>. Water framework directive.</w:t>
      </w:r>
    </w:p>
    <w:p w14:paraId="4342EA48" w14:textId="77777777" w:rsidR="00431130" w:rsidRPr="00431130" w:rsidRDefault="00431130" w:rsidP="00431130">
      <w:pPr>
        <w:pStyle w:val="Bibliographie"/>
        <w:rPr>
          <w:rFonts w:ascii="Calibri Light" w:hAnsi="Calibri Light" w:cs="Calibri Light"/>
        </w:rPr>
      </w:pPr>
      <w:r w:rsidRPr="00431130">
        <w:rPr>
          <w:rFonts w:ascii="Calibri Light" w:hAnsi="Calibri Light" w:cs="Calibri Light"/>
          <w:lang w:val="en-US"/>
        </w:rPr>
        <w:t xml:space="preserve">Hawker, D.W. and Connell, D.W. (1988) ‘Octanol-water partition coefficients of polychlorinated biphenyl congeners’, </w:t>
      </w:r>
      <w:r w:rsidRPr="00431130">
        <w:rPr>
          <w:rFonts w:ascii="Calibri Light" w:hAnsi="Calibri Light" w:cs="Calibri Light"/>
          <w:i/>
          <w:iCs/>
          <w:lang w:val="en-US"/>
        </w:rPr>
        <w:t>Environmental Science &amp; Technology</w:t>
      </w:r>
      <w:r w:rsidRPr="00431130">
        <w:rPr>
          <w:rFonts w:ascii="Calibri Light" w:hAnsi="Calibri Light" w:cs="Calibri Light"/>
          <w:lang w:val="en-US"/>
        </w:rPr>
        <w:t xml:space="preserve">, 22(4), pp. 382–387. </w:t>
      </w:r>
      <w:proofErr w:type="spellStart"/>
      <w:r w:rsidRPr="00431130">
        <w:rPr>
          <w:rFonts w:ascii="Calibri Light" w:hAnsi="Calibri Light" w:cs="Calibri Light"/>
        </w:rPr>
        <w:t>Available</w:t>
      </w:r>
      <w:proofErr w:type="spellEnd"/>
      <w:r w:rsidRPr="00431130">
        <w:rPr>
          <w:rFonts w:ascii="Calibri Light" w:hAnsi="Calibri Light" w:cs="Calibri Light"/>
        </w:rPr>
        <w:t xml:space="preserve"> </w:t>
      </w:r>
      <w:proofErr w:type="gramStart"/>
      <w:r w:rsidRPr="00431130">
        <w:rPr>
          <w:rFonts w:ascii="Calibri Light" w:hAnsi="Calibri Light" w:cs="Calibri Light"/>
        </w:rPr>
        <w:t>at:</w:t>
      </w:r>
      <w:proofErr w:type="gramEnd"/>
      <w:r w:rsidRPr="00431130">
        <w:rPr>
          <w:rFonts w:ascii="Calibri Light" w:hAnsi="Calibri Light" w:cs="Calibri Light"/>
        </w:rPr>
        <w:t xml:space="preserve"> https://doi.org/10.1021/es00169a004.</w:t>
      </w:r>
    </w:p>
    <w:p w14:paraId="792298A8"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rPr>
        <w:t xml:space="preserve">Ifremer (2021) </w:t>
      </w:r>
      <w:r w:rsidRPr="00431130">
        <w:rPr>
          <w:rFonts w:ascii="Calibri Light" w:hAnsi="Calibri Light" w:cs="Calibri Light"/>
          <w:i/>
          <w:iCs/>
        </w:rPr>
        <w:t>20 ans de suivi de la contamination chimique des eaux côtières méditerranéennes : Résultats et perspectives</w:t>
      </w:r>
      <w:r w:rsidRPr="00431130">
        <w:rPr>
          <w:rFonts w:ascii="Calibri Light" w:hAnsi="Calibri Light" w:cs="Calibri Light"/>
        </w:rPr>
        <w:t xml:space="preserve">. </w:t>
      </w:r>
      <w:r w:rsidRPr="00431130">
        <w:rPr>
          <w:rFonts w:ascii="Calibri Light" w:hAnsi="Calibri Light" w:cs="Calibri Light"/>
          <w:lang w:val="en-US"/>
        </w:rPr>
        <w:t>Available at: https://archimer.ifremer.fr/doc/00673/78554/80744.pdf (Accessed: 2 July 2025).</w:t>
      </w:r>
    </w:p>
    <w:p w14:paraId="3F475054" w14:textId="77777777" w:rsidR="00431130" w:rsidRPr="00431130" w:rsidRDefault="00431130" w:rsidP="00431130">
      <w:pPr>
        <w:pStyle w:val="Bibliographie"/>
        <w:rPr>
          <w:rFonts w:ascii="Calibri Light" w:hAnsi="Calibri Light" w:cs="Calibri Light"/>
        </w:rPr>
      </w:pPr>
      <w:r w:rsidRPr="00431130">
        <w:rPr>
          <w:rFonts w:ascii="Calibri Light" w:hAnsi="Calibri Light" w:cs="Calibri Light"/>
        </w:rPr>
        <w:t xml:space="preserve">Ifremer (2024) </w:t>
      </w:r>
      <w:r w:rsidRPr="00431130">
        <w:rPr>
          <w:rFonts w:ascii="Calibri Light" w:hAnsi="Calibri Light" w:cs="Calibri Light"/>
          <w:i/>
          <w:iCs/>
        </w:rPr>
        <w:t>Qualité du Milieu Marin Littoral. Bulletin de la surveillance 2023. Départements de la Gironde, des Landes et des Pyrénées atlantiques.</w:t>
      </w:r>
      <w:r w:rsidRPr="00431130">
        <w:rPr>
          <w:rFonts w:ascii="Calibri Light" w:hAnsi="Calibri Light" w:cs="Calibri Light"/>
        </w:rPr>
        <w:t xml:space="preserve"> Laboratoire Environnement Ressources d’Arcachon/Anglet. </w:t>
      </w:r>
      <w:proofErr w:type="spellStart"/>
      <w:r w:rsidRPr="00431130">
        <w:rPr>
          <w:rFonts w:ascii="Calibri Light" w:hAnsi="Calibri Light" w:cs="Calibri Light"/>
        </w:rPr>
        <w:t>Ref</w:t>
      </w:r>
      <w:proofErr w:type="spellEnd"/>
      <w:r w:rsidRPr="00431130">
        <w:rPr>
          <w:rFonts w:ascii="Calibri Light" w:hAnsi="Calibri Light" w:cs="Calibri Light"/>
        </w:rPr>
        <w:t xml:space="preserve">. ODE/COAST/LERAR/24.013. Ifremer, p. 194. </w:t>
      </w:r>
      <w:proofErr w:type="spellStart"/>
      <w:r w:rsidRPr="00431130">
        <w:rPr>
          <w:rFonts w:ascii="Calibri Light" w:hAnsi="Calibri Light" w:cs="Calibri Light"/>
        </w:rPr>
        <w:t>Available</w:t>
      </w:r>
      <w:proofErr w:type="spellEnd"/>
      <w:r w:rsidRPr="00431130">
        <w:rPr>
          <w:rFonts w:ascii="Calibri Light" w:hAnsi="Calibri Light" w:cs="Calibri Light"/>
        </w:rPr>
        <w:t xml:space="preserve"> </w:t>
      </w:r>
      <w:proofErr w:type="gramStart"/>
      <w:r w:rsidRPr="00431130">
        <w:rPr>
          <w:rFonts w:ascii="Calibri Light" w:hAnsi="Calibri Light" w:cs="Calibri Light"/>
        </w:rPr>
        <w:t>at:</w:t>
      </w:r>
      <w:proofErr w:type="gramEnd"/>
      <w:r w:rsidRPr="00431130">
        <w:rPr>
          <w:rFonts w:ascii="Calibri Light" w:hAnsi="Calibri Light" w:cs="Calibri Light"/>
        </w:rPr>
        <w:t xml:space="preserve"> https://archimer.ifremer.fr/doc/00924/103575/ (</w:t>
      </w:r>
      <w:proofErr w:type="spellStart"/>
      <w:r w:rsidRPr="00431130">
        <w:rPr>
          <w:rFonts w:ascii="Calibri Light" w:hAnsi="Calibri Light" w:cs="Calibri Light"/>
        </w:rPr>
        <w:t>Accessed</w:t>
      </w:r>
      <w:proofErr w:type="spellEnd"/>
      <w:r w:rsidRPr="00431130">
        <w:rPr>
          <w:rFonts w:ascii="Calibri Light" w:hAnsi="Calibri Light" w:cs="Calibri Light"/>
        </w:rPr>
        <w:t>: 3 July 2025).</w:t>
      </w:r>
    </w:p>
    <w:p w14:paraId="2DE1848D"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rPr>
        <w:t xml:space="preserve">Ifremer (2025) </w:t>
      </w:r>
      <w:r w:rsidRPr="00431130">
        <w:rPr>
          <w:rFonts w:ascii="Calibri Light" w:hAnsi="Calibri Light" w:cs="Calibri Light"/>
          <w:i/>
          <w:iCs/>
        </w:rPr>
        <w:t>Qualité du Milieu Marin Littoral. Bulletin de la surveillance 2024. Départements de la Loire Atlantique et Vendée (partie nord).</w:t>
      </w:r>
      <w:r w:rsidRPr="00431130">
        <w:rPr>
          <w:rFonts w:ascii="Calibri Light" w:hAnsi="Calibri Light" w:cs="Calibri Light"/>
        </w:rPr>
        <w:t xml:space="preserve"> Laboratoire Environnement Ressources MPL/NT. </w:t>
      </w:r>
      <w:proofErr w:type="spellStart"/>
      <w:r w:rsidRPr="00431130">
        <w:rPr>
          <w:rFonts w:ascii="Calibri Light" w:hAnsi="Calibri Light" w:cs="Calibri Light"/>
        </w:rPr>
        <w:t>Ref</w:t>
      </w:r>
      <w:proofErr w:type="spellEnd"/>
      <w:r w:rsidRPr="00431130">
        <w:rPr>
          <w:rFonts w:ascii="Calibri Light" w:hAnsi="Calibri Light" w:cs="Calibri Light"/>
        </w:rPr>
        <w:t xml:space="preserve">. ODE/COAST/LER MPL/2025.06. </w:t>
      </w:r>
      <w:proofErr w:type="spellStart"/>
      <w:r w:rsidRPr="00431130">
        <w:rPr>
          <w:rFonts w:ascii="Calibri Light" w:hAnsi="Calibri Light" w:cs="Calibri Light"/>
          <w:lang w:val="en-US"/>
        </w:rPr>
        <w:t>Ifremer</w:t>
      </w:r>
      <w:proofErr w:type="spellEnd"/>
      <w:r w:rsidRPr="00431130">
        <w:rPr>
          <w:rFonts w:ascii="Calibri Light" w:hAnsi="Calibri Light" w:cs="Calibri Light"/>
          <w:lang w:val="en-US"/>
        </w:rPr>
        <w:t>, p. 176. Available at: https://archimer.ifremer.fr/doc/00953/106531/ (Accessed: 3 July 2025).</w:t>
      </w:r>
    </w:p>
    <w:p w14:paraId="3FA6ED7D" w14:textId="77777777" w:rsidR="00431130" w:rsidRPr="00431130" w:rsidRDefault="00431130" w:rsidP="00431130">
      <w:pPr>
        <w:pStyle w:val="Bibliographie"/>
        <w:rPr>
          <w:rFonts w:ascii="Calibri Light" w:hAnsi="Calibri Light" w:cs="Calibri Light"/>
          <w:lang w:val="en-US"/>
        </w:rPr>
      </w:pPr>
      <w:proofErr w:type="spellStart"/>
      <w:r w:rsidRPr="00431130">
        <w:rPr>
          <w:rFonts w:ascii="Calibri Light" w:hAnsi="Calibri Light" w:cs="Calibri Light"/>
        </w:rPr>
        <w:t>Ineris</w:t>
      </w:r>
      <w:proofErr w:type="spellEnd"/>
      <w:r w:rsidRPr="00431130">
        <w:rPr>
          <w:rFonts w:ascii="Calibri Light" w:hAnsi="Calibri Light" w:cs="Calibri Light"/>
        </w:rPr>
        <w:t xml:space="preserve"> (2022) </w:t>
      </w:r>
      <w:r w:rsidRPr="00431130">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431130">
        <w:rPr>
          <w:rFonts w:ascii="Calibri Light" w:hAnsi="Calibri Light" w:cs="Calibri Light"/>
        </w:rPr>
        <w:t xml:space="preserve">. </w:t>
      </w:r>
      <w:r w:rsidRPr="00431130">
        <w:rPr>
          <w:rFonts w:ascii="Calibri Light" w:hAnsi="Calibri Light" w:cs="Calibri Light"/>
          <w:lang w:val="en-US"/>
        </w:rPr>
        <w:t>Available at: https://www.ineris.fr/sites/ineris.fr/files/contribution/Documents/Suivi%20des%20travaux%20OSPAR%20%7B6%7Dsubstances%20dangereuses%7B6%7D%20v1.pdf.</w:t>
      </w:r>
    </w:p>
    <w:p w14:paraId="01F1AD34"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rPr>
        <w:t xml:space="preserve">Légifrance (2023) </w:t>
      </w:r>
      <w:r w:rsidRPr="00431130">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431130">
        <w:rPr>
          <w:rFonts w:ascii="Calibri Light" w:hAnsi="Calibri Light" w:cs="Calibri Light"/>
        </w:rPr>
        <w:t xml:space="preserve"> </w:t>
      </w:r>
      <w:r w:rsidRPr="00431130">
        <w:rPr>
          <w:rFonts w:ascii="Calibri Light" w:hAnsi="Calibri Light" w:cs="Calibri Light"/>
          <w:lang w:val="en-US"/>
        </w:rPr>
        <w:t>Available at: https://www.legifrance.gouv.fr/jorf/id/JORFTEXT000048347187 (Accessed: 2 July 2025).</w:t>
      </w:r>
    </w:p>
    <w:p w14:paraId="2F8E60BC" w14:textId="77777777" w:rsidR="00431130" w:rsidRPr="00431130" w:rsidRDefault="00431130" w:rsidP="00431130">
      <w:pPr>
        <w:pStyle w:val="Bibliographie"/>
        <w:rPr>
          <w:rFonts w:ascii="Calibri Light" w:hAnsi="Calibri Light" w:cs="Calibri Light"/>
          <w:lang w:val="en-US"/>
        </w:rPr>
      </w:pPr>
      <w:proofErr w:type="spellStart"/>
      <w:proofErr w:type="gramStart"/>
      <w:r w:rsidRPr="00431130">
        <w:rPr>
          <w:rFonts w:ascii="Calibri Light" w:hAnsi="Calibri Light" w:cs="Calibri Light"/>
        </w:rPr>
        <w:t>legifrance.gouv</w:t>
      </w:r>
      <w:proofErr w:type="spellEnd"/>
      <w:proofErr w:type="gramEnd"/>
      <w:r w:rsidRPr="00431130">
        <w:rPr>
          <w:rFonts w:ascii="Calibri Light" w:hAnsi="Calibri Light" w:cs="Calibri Light"/>
        </w:rPr>
        <w:t xml:space="preserve"> (2023) </w:t>
      </w:r>
      <w:r w:rsidRPr="00431130">
        <w:rPr>
          <w:rFonts w:ascii="Calibri Light" w:hAnsi="Calibri Light" w:cs="Calibri Light"/>
          <w:i/>
          <w:iCs/>
        </w:rPr>
        <w:t xml:space="preserve">Arrêté du 9 octobre 2023 modifiant l’arrêté du 25 janvier 2010 relatif aux méthodes et critères d’évaluation de l’état écologique, de l’état chimique et du potentiel écologique des eaux de surface pris en application </w:t>
      </w:r>
      <w:r w:rsidRPr="00431130">
        <w:rPr>
          <w:rFonts w:ascii="Calibri Light" w:hAnsi="Calibri Light" w:cs="Calibri Light"/>
          <w:i/>
          <w:iCs/>
        </w:rPr>
        <w:lastRenderedPageBreak/>
        <w:t>des article R. 212-10, R. 212-11 et R. 212-18 du code de l’environnement - Légifrance</w:t>
      </w:r>
      <w:r w:rsidRPr="00431130">
        <w:rPr>
          <w:rFonts w:ascii="Calibri Light" w:hAnsi="Calibri Light" w:cs="Calibri Light"/>
        </w:rPr>
        <w:t xml:space="preserve">. </w:t>
      </w:r>
      <w:r w:rsidRPr="00431130">
        <w:rPr>
          <w:rFonts w:ascii="Calibri Light" w:hAnsi="Calibri Light" w:cs="Calibri Light"/>
          <w:lang w:val="en-US"/>
        </w:rPr>
        <w:t>Available at: https://www.legifrance.gouv.fr/jorf/id/JORFSCTA000048347211?utm_source=chatgpt.com (Accessed: 17 May 2025).</w:t>
      </w:r>
    </w:p>
    <w:p w14:paraId="0421D2A9"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van Loon, W.M.G.M. </w:t>
      </w:r>
      <w:r w:rsidRPr="00431130">
        <w:rPr>
          <w:rFonts w:ascii="Calibri Light" w:hAnsi="Calibri Light" w:cs="Calibri Light"/>
          <w:i/>
          <w:iCs/>
          <w:lang w:val="en-US"/>
        </w:rPr>
        <w:t>et al.</w:t>
      </w:r>
      <w:r w:rsidRPr="00431130">
        <w:rPr>
          <w:rFonts w:ascii="Calibri Light" w:hAnsi="Calibri Light" w:cs="Calibri Light"/>
          <w:lang w:val="en-US"/>
        </w:rPr>
        <w:t xml:space="preserve"> (2015) ‘Application of the Benthic Ecosystem Quality Index 2 to benthos in Dutch transitional and coastal waters’, </w:t>
      </w:r>
      <w:r w:rsidRPr="00431130">
        <w:rPr>
          <w:rFonts w:ascii="Calibri Light" w:hAnsi="Calibri Light" w:cs="Calibri Light"/>
          <w:i/>
          <w:iCs/>
          <w:lang w:val="en-US"/>
        </w:rPr>
        <w:t>Journal of Sea Research</w:t>
      </w:r>
      <w:r w:rsidRPr="00431130">
        <w:rPr>
          <w:rFonts w:ascii="Calibri Light" w:hAnsi="Calibri Light" w:cs="Calibri Light"/>
          <w:lang w:val="en-US"/>
        </w:rPr>
        <w:t>, 103, pp. 1–13. Available at: https://doi.org/10.1016/j.seares.2015.05.002.</w:t>
      </w:r>
    </w:p>
    <w:p w14:paraId="209B5704"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OSPAR (2023a) </w:t>
      </w:r>
      <w:r w:rsidRPr="00431130">
        <w:rPr>
          <w:rFonts w:ascii="Calibri Light" w:hAnsi="Calibri Light" w:cs="Calibri Light"/>
          <w:i/>
          <w:iCs/>
          <w:lang w:val="en-US"/>
        </w:rPr>
        <w:t>Status and trend for heavy metals (Mercury, Cadmium and Lead) in fish, shellfish and sediment</w:t>
      </w:r>
      <w:r w:rsidRPr="00431130">
        <w:rPr>
          <w:rFonts w:ascii="Calibri Light" w:hAnsi="Calibri Light" w:cs="Calibri Light"/>
          <w:lang w:val="en-US"/>
        </w:rPr>
        <w:t>. Available at: https://oap.ospar.org/en/ospar-assessments/quality-status-reports/qsr-2023/indicator-assessments/heavy-metals-biota-sediment/ (Accessed: 3 July 2025).</w:t>
      </w:r>
    </w:p>
    <w:p w14:paraId="02660215"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OSPAR (2023b) </w:t>
      </w:r>
      <w:r w:rsidRPr="00431130">
        <w:rPr>
          <w:rFonts w:ascii="Calibri Light" w:hAnsi="Calibri Light" w:cs="Calibri Light"/>
          <w:i/>
          <w:iCs/>
          <w:lang w:val="en-US"/>
        </w:rPr>
        <w:t>Status and Trends in the Concentrations of Polycyclic Aromatic Hydrocarbons (PAHs) in Shellfish and Sediment</w:t>
      </w:r>
      <w:r w:rsidRPr="00431130">
        <w:rPr>
          <w:rFonts w:ascii="Calibri Light" w:hAnsi="Calibri Light" w:cs="Calibri Light"/>
          <w:lang w:val="en-US"/>
        </w:rPr>
        <w:t>. Available at: https://oap.ospar.org/en/ospar-assessments/quality-status-reports/qsr-2023/indicator-assessments/pah-shellfish-sediment/ (Accessed: 3 July 2025).</w:t>
      </w:r>
    </w:p>
    <w:p w14:paraId="1E6A9A00"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OSPAR (2023c) </w:t>
      </w:r>
      <w:r w:rsidRPr="00431130">
        <w:rPr>
          <w:rFonts w:ascii="Calibri Light" w:hAnsi="Calibri Light" w:cs="Calibri Light"/>
          <w:i/>
          <w:iCs/>
          <w:lang w:val="en-US"/>
        </w:rPr>
        <w:t xml:space="preserve">Status and Trends in the Levels of </w:t>
      </w:r>
      <w:proofErr w:type="spellStart"/>
      <w:r w:rsidRPr="00431130">
        <w:rPr>
          <w:rFonts w:ascii="Calibri Light" w:hAnsi="Calibri Light" w:cs="Calibri Light"/>
          <w:i/>
          <w:iCs/>
          <w:lang w:val="en-US"/>
        </w:rPr>
        <w:t>Imposex</w:t>
      </w:r>
      <w:proofErr w:type="spellEnd"/>
      <w:r w:rsidRPr="00431130">
        <w:rPr>
          <w:rFonts w:ascii="Calibri Light" w:hAnsi="Calibri Light" w:cs="Calibri Light"/>
          <w:i/>
          <w:iCs/>
          <w:lang w:val="en-US"/>
        </w:rPr>
        <w:t xml:space="preserve"> in Marine Gastropods (TBT in Shellfish)</w:t>
      </w:r>
      <w:r w:rsidRPr="00431130">
        <w:rPr>
          <w:rFonts w:ascii="Calibri Light" w:hAnsi="Calibri Light" w:cs="Calibri Light"/>
          <w:lang w:val="en-US"/>
        </w:rPr>
        <w:t>. Available at: https://oap.ospar.org/en/ospar-assessments/quality-status-reports/qsr-2023/indicator-assessments/tbt-shellfish/ (Accessed: 3 July 2025).</w:t>
      </w:r>
    </w:p>
    <w:p w14:paraId="7AA2B895" w14:textId="77777777" w:rsidR="00431130" w:rsidRPr="00431130" w:rsidRDefault="00431130" w:rsidP="00431130">
      <w:pPr>
        <w:pStyle w:val="Bibliographie"/>
        <w:rPr>
          <w:rFonts w:ascii="Calibri Light" w:hAnsi="Calibri Light" w:cs="Calibri Light"/>
          <w:lang w:val="en-US"/>
        </w:rPr>
      </w:pPr>
      <w:r w:rsidRPr="00431130">
        <w:rPr>
          <w:rFonts w:ascii="Calibri Light" w:hAnsi="Calibri Light" w:cs="Calibri Light"/>
          <w:lang w:val="en-US"/>
        </w:rPr>
        <w:t xml:space="preserve">OSPAR (2023d) </w:t>
      </w:r>
      <w:r w:rsidRPr="00431130">
        <w:rPr>
          <w:rFonts w:ascii="Calibri Light" w:hAnsi="Calibri Light" w:cs="Calibri Light"/>
          <w:i/>
          <w:iCs/>
          <w:lang w:val="en-US"/>
        </w:rPr>
        <w:t>Status and Trends of Polychlorinated Biphenyls (PCB) in Fish, Shellfish and Sediment</w:t>
      </w:r>
      <w:r w:rsidRPr="00431130">
        <w:rPr>
          <w:rFonts w:ascii="Calibri Light" w:hAnsi="Calibri Light" w:cs="Calibri Light"/>
          <w:lang w:val="en-US"/>
        </w:rPr>
        <w:t>. Available at: https://oap.ospar.org/en/ospar-assessments/quality-status-reports/qsr-2023/indicator-assessments/pcb-biota-sediment/ (Accessed: 3 July 2025).</w:t>
      </w:r>
    </w:p>
    <w:p w14:paraId="30B1A287" w14:textId="6FA4A71F"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0B65"/>
    <w:rsid w:val="00063BA5"/>
    <w:rsid w:val="00085D1F"/>
    <w:rsid w:val="00094719"/>
    <w:rsid w:val="00095336"/>
    <w:rsid w:val="000A059E"/>
    <w:rsid w:val="000B09DF"/>
    <w:rsid w:val="000B2A77"/>
    <w:rsid w:val="000C188A"/>
    <w:rsid w:val="000C6064"/>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67A71"/>
    <w:rsid w:val="001A0EA1"/>
    <w:rsid w:val="001A2571"/>
    <w:rsid w:val="001B6102"/>
    <w:rsid w:val="001C6ED4"/>
    <w:rsid w:val="001D6394"/>
    <w:rsid w:val="001E093B"/>
    <w:rsid w:val="001F1554"/>
    <w:rsid w:val="002143F0"/>
    <w:rsid w:val="002216BF"/>
    <w:rsid w:val="00240D12"/>
    <w:rsid w:val="00244287"/>
    <w:rsid w:val="0024672A"/>
    <w:rsid w:val="002477CA"/>
    <w:rsid w:val="0026407B"/>
    <w:rsid w:val="0026427C"/>
    <w:rsid w:val="00271541"/>
    <w:rsid w:val="002827C3"/>
    <w:rsid w:val="0028291D"/>
    <w:rsid w:val="00293FBA"/>
    <w:rsid w:val="0029411A"/>
    <w:rsid w:val="002945E4"/>
    <w:rsid w:val="002A0782"/>
    <w:rsid w:val="002A15DD"/>
    <w:rsid w:val="002A48F8"/>
    <w:rsid w:val="002A6409"/>
    <w:rsid w:val="002A737B"/>
    <w:rsid w:val="002B01FF"/>
    <w:rsid w:val="002B03BF"/>
    <w:rsid w:val="002C09A8"/>
    <w:rsid w:val="002E348D"/>
    <w:rsid w:val="002F1945"/>
    <w:rsid w:val="002F2BAC"/>
    <w:rsid w:val="003014C0"/>
    <w:rsid w:val="003050B3"/>
    <w:rsid w:val="00310BA7"/>
    <w:rsid w:val="00326D17"/>
    <w:rsid w:val="00334CEA"/>
    <w:rsid w:val="00343061"/>
    <w:rsid w:val="003509D8"/>
    <w:rsid w:val="003526F7"/>
    <w:rsid w:val="003802E0"/>
    <w:rsid w:val="00383BC4"/>
    <w:rsid w:val="003B4EC5"/>
    <w:rsid w:val="003B5960"/>
    <w:rsid w:val="003C39E2"/>
    <w:rsid w:val="003F66AA"/>
    <w:rsid w:val="00401E1C"/>
    <w:rsid w:val="004033D2"/>
    <w:rsid w:val="00404BE6"/>
    <w:rsid w:val="00405362"/>
    <w:rsid w:val="00410A8D"/>
    <w:rsid w:val="0041522F"/>
    <w:rsid w:val="0041738F"/>
    <w:rsid w:val="00421BE3"/>
    <w:rsid w:val="00424B20"/>
    <w:rsid w:val="0043113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1A46"/>
    <w:rsid w:val="006520A8"/>
    <w:rsid w:val="00657502"/>
    <w:rsid w:val="00676D70"/>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002CD"/>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6A98"/>
    <w:rsid w:val="009C0E1B"/>
    <w:rsid w:val="009C5143"/>
    <w:rsid w:val="009C7026"/>
    <w:rsid w:val="009D0722"/>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045B"/>
    <w:rsid w:val="00A75613"/>
    <w:rsid w:val="00A7618A"/>
    <w:rsid w:val="00A84186"/>
    <w:rsid w:val="00A94A11"/>
    <w:rsid w:val="00AA07C3"/>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377E1"/>
    <w:rsid w:val="00B40707"/>
    <w:rsid w:val="00B53A8F"/>
    <w:rsid w:val="00B554DF"/>
    <w:rsid w:val="00B62D63"/>
    <w:rsid w:val="00B62E17"/>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2FB9"/>
    <w:rsid w:val="00CC3799"/>
    <w:rsid w:val="00CC3C20"/>
    <w:rsid w:val="00CD074E"/>
    <w:rsid w:val="00CE410F"/>
    <w:rsid w:val="00CF4469"/>
    <w:rsid w:val="00CF55D7"/>
    <w:rsid w:val="00D01AF3"/>
    <w:rsid w:val="00D04D8A"/>
    <w:rsid w:val="00D0789C"/>
    <w:rsid w:val="00D1727D"/>
    <w:rsid w:val="00D35876"/>
    <w:rsid w:val="00D37BDC"/>
    <w:rsid w:val="00D42C87"/>
    <w:rsid w:val="00D46CCE"/>
    <w:rsid w:val="00D57050"/>
    <w:rsid w:val="00D8196B"/>
    <w:rsid w:val="00D86ABB"/>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F7FE4"/>
    <w:rsid w:val="00E00090"/>
    <w:rsid w:val="00E01F4B"/>
    <w:rsid w:val="00E02DCB"/>
    <w:rsid w:val="00E02EEC"/>
    <w:rsid w:val="00E04E6C"/>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1DE1"/>
    <w:rsid w:val="00F16E4C"/>
    <w:rsid w:val="00F300FA"/>
    <w:rsid w:val="00F310DD"/>
    <w:rsid w:val="00F33E0C"/>
    <w:rsid w:val="00F428A5"/>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64</TotalTime>
  <Pages>32</Pages>
  <Words>12960</Words>
  <Characters>71280</Characters>
  <Application>Microsoft Office Word</Application>
  <DocSecurity>0</DocSecurity>
  <Lines>594</Lines>
  <Paragraphs>1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94</cp:revision>
  <dcterms:created xsi:type="dcterms:W3CDTF">2025-04-25T12:20:00Z</dcterms:created>
  <dcterms:modified xsi:type="dcterms:W3CDTF">2025-07-2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